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290E" w:rsidRPr="0022290E" w:rsidRDefault="002A7039" w:rsidP="002A7039">
      <w:pPr>
        <w:pStyle w:val="01NamaJurnal-JournalName"/>
      </w:pPr>
      <w:r>
        <w:rPr>
          <w:lang w:val="id-ID"/>
        </w:rPr>
        <w:t>El-Ibtidaiy</w:t>
      </w:r>
      <w:r w:rsidR="00862A84">
        <w:rPr>
          <w:lang w:val="id-ID"/>
        </w:rPr>
        <w:t xml:space="preserve">: Journal </w:t>
      </w:r>
      <w:r>
        <w:rPr>
          <w:lang w:val="id-ID"/>
        </w:rPr>
        <w:t>of Primary Education</w:t>
      </w:r>
    </w:p>
    <w:p w:rsidR="0022290E" w:rsidRPr="00047629" w:rsidRDefault="0022290E" w:rsidP="0022290E">
      <w:pPr>
        <w:pStyle w:val="02ISSN"/>
      </w:pPr>
      <w:r>
        <w:t>p-ISSN:</w:t>
      </w:r>
      <w:r w:rsidR="00974355">
        <w:t>2620-3251</w:t>
      </w:r>
      <w:r>
        <w:t xml:space="preserve">|e-ISSN: </w:t>
      </w:r>
      <w:r w:rsidR="00974355">
        <w:t>2615-6121</w:t>
      </w:r>
    </w:p>
    <w:p w:rsidR="0022290E" w:rsidRDefault="0022290E" w:rsidP="002A7039">
      <w:pPr>
        <w:pStyle w:val="03Volume"/>
      </w:pPr>
      <w:r w:rsidRPr="0007716B">
        <w:rPr>
          <w:b/>
        </w:rPr>
        <w:t>V</w:t>
      </w:r>
      <w:r w:rsidRPr="00047629">
        <w:t>ol.</w:t>
      </w:r>
      <w:r>
        <w:t xml:space="preserve"> 1</w:t>
      </w:r>
      <w:r w:rsidRPr="00047629">
        <w:t xml:space="preserve">, No. </w:t>
      </w:r>
      <w:r>
        <w:t>1</w:t>
      </w:r>
      <w:r w:rsidRPr="00047629">
        <w:t xml:space="preserve">, </w:t>
      </w:r>
      <w:r w:rsidR="002A7039">
        <w:t>April</w:t>
      </w:r>
      <w:r w:rsidRPr="00047629">
        <w:t>201</w:t>
      </w:r>
      <w:r>
        <w:t>8</w:t>
      </w:r>
      <w:r w:rsidR="006852E9">
        <w:t xml:space="preserve">, </w:t>
      </w:r>
      <w:r>
        <w:t>xxx</w:t>
      </w:r>
      <w:r w:rsidRPr="00047629">
        <w:t xml:space="preserve"> – </w:t>
      </w:r>
      <w:r>
        <w:t>xxx</w:t>
      </w:r>
    </w:p>
    <w:p w:rsidR="00B20E47" w:rsidRPr="00A72E48" w:rsidRDefault="00BC48ED" w:rsidP="00882C8F">
      <w:pPr>
        <w:pStyle w:val="1Judul-Title"/>
        <w:jc w:val="left"/>
        <w:rPr>
          <w:lang w:val="en-US"/>
        </w:rPr>
      </w:pPr>
      <w:r>
        <w:rPr>
          <w:lang w:val="en-US"/>
        </w:rPr>
        <w:t xml:space="preserve">Analisis </w:t>
      </w:r>
      <w:r w:rsidR="00272DA7">
        <w:t xml:space="preserve">Integrasi </w:t>
      </w:r>
      <w:r w:rsidR="00604956">
        <w:rPr>
          <w:lang w:val="en-US"/>
        </w:rPr>
        <w:t>Nilai-Nilai Ke</w:t>
      </w:r>
      <w:r w:rsidR="00604956">
        <w:t>i</w:t>
      </w:r>
      <w:r w:rsidR="0002222D">
        <w:t>slam</w:t>
      </w:r>
      <w:r w:rsidR="00604956">
        <w:rPr>
          <w:lang w:val="en-US"/>
        </w:rPr>
        <w:t>an</w:t>
      </w:r>
      <w:r w:rsidR="0002222D">
        <w:t xml:space="preserve"> </w:t>
      </w:r>
      <w:r>
        <w:t>dalam</w:t>
      </w:r>
      <w:r w:rsidR="00604956">
        <w:rPr>
          <w:lang w:val="en-US"/>
        </w:rPr>
        <w:t xml:space="preserve"> P</w:t>
      </w:r>
      <w:r w:rsidR="008902A4">
        <w:rPr>
          <w:lang w:val="en-US"/>
        </w:rPr>
        <w:t>embelajaran Ilmu Pendidikan Alam dan Sosial (IPAS) Pada</w:t>
      </w:r>
      <w:r>
        <w:t xml:space="preserve"> </w:t>
      </w:r>
      <w:r w:rsidR="00A72E48">
        <w:rPr>
          <w:lang w:val="en-US"/>
        </w:rPr>
        <w:t>Kurikulum Merdeka di Sekolah Dasar</w:t>
      </w:r>
    </w:p>
    <w:p w:rsidR="00690742" w:rsidRPr="000B02BA" w:rsidRDefault="00BC48ED" w:rsidP="00F27DA1">
      <w:pPr>
        <w:pStyle w:val="2Penulis-Author"/>
        <w:rPr>
          <w:lang w:val="en-US"/>
        </w:rPr>
      </w:pPr>
      <w:r>
        <w:t>Wandri Ramadhan</w:t>
      </w:r>
      <w:r w:rsidR="00AA0FA8" w:rsidRPr="0069718E">
        <w:rPr>
          <w:vertAlign w:val="superscript"/>
        </w:rPr>
        <w:t>1</w:t>
      </w:r>
      <w:r w:rsidR="00690742" w:rsidRPr="0069718E">
        <w:t>,</w:t>
      </w:r>
      <w:r w:rsidR="000B02BA">
        <w:rPr>
          <w:lang w:val="en-US"/>
        </w:rPr>
        <w:t xml:space="preserve"> Rusdy Iskandar</w:t>
      </w:r>
      <w:r w:rsidR="000B02BA">
        <w:rPr>
          <w:vertAlign w:val="superscript"/>
          <w:lang w:val="en-US"/>
        </w:rPr>
        <w:t>2</w:t>
      </w:r>
      <w:r w:rsidR="00690742" w:rsidRPr="0069718E">
        <w:t xml:space="preserve"> </w:t>
      </w:r>
      <w:r>
        <w:rPr>
          <w:lang w:val="en-US"/>
        </w:rPr>
        <w:t>Sedya Santosa</w:t>
      </w:r>
      <w:r w:rsidR="000B02BA">
        <w:rPr>
          <w:vertAlign w:val="superscript"/>
          <w:lang w:val="en-US"/>
        </w:rPr>
        <w:t>3</w:t>
      </w:r>
      <w:bookmarkStart w:id="0" w:name="_GoBack"/>
      <w:bookmarkEnd w:id="0"/>
    </w:p>
    <w:p w:rsidR="00760BF6" w:rsidRPr="0069718E" w:rsidRDefault="00AA0FA8" w:rsidP="00BC48ED">
      <w:pPr>
        <w:pStyle w:val="3Alamat-Address"/>
      </w:pPr>
      <w:r w:rsidRPr="0069718E">
        <w:rPr>
          <w:vertAlign w:val="superscript"/>
        </w:rPr>
        <w:t>1</w:t>
      </w:r>
      <w:r w:rsidR="00BC48ED">
        <w:rPr>
          <w:vertAlign w:val="superscript"/>
          <w:lang w:val="en-US"/>
        </w:rPr>
        <w:t>2</w:t>
      </w:r>
      <w:r w:rsidR="00BC48ED">
        <w:rPr>
          <w:lang w:val="en-US"/>
        </w:rPr>
        <w:t>Magister</w:t>
      </w:r>
      <w:r w:rsidR="00402911">
        <w:t xml:space="preserve"> </w:t>
      </w:r>
      <w:r w:rsidR="00402911">
        <w:rPr>
          <w:lang w:val="en-US"/>
        </w:rPr>
        <w:t>P</w:t>
      </w:r>
      <w:r w:rsidR="005C0FCC">
        <w:t xml:space="preserve">endidikan </w:t>
      </w:r>
      <w:r w:rsidR="00402911">
        <w:rPr>
          <w:lang w:val="en-US"/>
        </w:rPr>
        <w:t>G</w:t>
      </w:r>
      <w:r w:rsidR="00402911">
        <w:t xml:space="preserve">uru </w:t>
      </w:r>
      <w:r w:rsidR="00402911">
        <w:rPr>
          <w:lang w:val="en-US"/>
        </w:rPr>
        <w:t>M</w:t>
      </w:r>
      <w:r w:rsidR="00402911">
        <w:t xml:space="preserve">adrasah </w:t>
      </w:r>
      <w:r w:rsidR="00402911">
        <w:rPr>
          <w:lang w:val="en-US"/>
        </w:rPr>
        <w:t>I</w:t>
      </w:r>
      <w:r w:rsidR="009B0104">
        <w:t>btidaiyah</w:t>
      </w:r>
      <w:r w:rsidR="00690742" w:rsidRPr="0069718E">
        <w:t>, U</w:t>
      </w:r>
      <w:r w:rsidR="000A19C8" w:rsidRPr="0069718E">
        <w:t>niversitas Islam</w:t>
      </w:r>
      <w:r w:rsidR="00BC48ED">
        <w:t xml:space="preserve"> Negeri Sunan Kalijaga Yogyakarta</w:t>
      </w:r>
    </w:p>
    <w:p w:rsidR="00690742" w:rsidRDefault="00AA0FA8" w:rsidP="009A23F7">
      <w:pPr>
        <w:pStyle w:val="4email-email"/>
        <w:rPr>
          <w:lang w:val="en-US"/>
        </w:rPr>
      </w:pPr>
      <w:r w:rsidRPr="009A23F7">
        <w:t>e</w:t>
      </w:r>
      <w:r w:rsidR="005A09A5" w:rsidRPr="009A23F7">
        <w:t>-</w:t>
      </w:r>
      <w:r w:rsidR="00BC48ED">
        <w:t>mail:</w:t>
      </w:r>
      <w:r w:rsidR="00BC48ED">
        <w:rPr>
          <w:lang w:val="en-US"/>
        </w:rPr>
        <w:t xml:space="preserve"> </w:t>
      </w:r>
      <w:hyperlink r:id="rId8" w:history="1">
        <w:r w:rsidR="00BC48ED" w:rsidRPr="00DB09E6">
          <w:rPr>
            <w:rStyle w:val="Hyperlink"/>
            <w:lang w:val="en-US"/>
          </w:rPr>
          <w:t>21204082025@student.uin-suka.ac.id</w:t>
        </w:r>
      </w:hyperlink>
      <w:r w:rsidR="00BC48ED">
        <w:rPr>
          <w:lang w:val="en-US"/>
        </w:rPr>
        <w:t xml:space="preserve"> </w:t>
      </w:r>
      <w:hyperlink r:id="rId9" w:history="1">
        <w:r w:rsidR="003848AC" w:rsidRPr="003E4323">
          <w:rPr>
            <w:rStyle w:val="Hyperlink"/>
            <w:lang w:val="en-US"/>
          </w:rPr>
          <w:t>sedyasantosa28@gmail.com</w:t>
        </w:r>
      </w:hyperlink>
      <w:r w:rsidR="003848AC">
        <w:rPr>
          <w:lang w:val="en-US"/>
        </w:rPr>
        <w:t xml:space="preserve"> </w:t>
      </w:r>
    </w:p>
    <w:p w:rsidR="003848AC" w:rsidRPr="00BC48ED" w:rsidRDefault="003848AC" w:rsidP="009A23F7">
      <w:pPr>
        <w:pStyle w:val="4email-email"/>
        <w:rPr>
          <w:lang w:val="en-US"/>
        </w:rPr>
      </w:pPr>
    </w:p>
    <w:p w:rsidR="003848AC" w:rsidRDefault="00690742" w:rsidP="003848AC">
      <w:pPr>
        <w:pStyle w:val="5Abstrak-Abstract"/>
        <w:rPr>
          <w:lang w:val="en-US"/>
        </w:rPr>
      </w:pPr>
      <w:r w:rsidRPr="0069718E">
        <w:rPr>
          <w:b/>
        </w:rPr>
        <w:t xml:space="preserve">ABSTRAK. </w:t>
      </w:r>
      <w:r w:rsidR="00807DA4" w:rsidRPr="003848AC">
        <w:rPr>
          <w:lang w:val="en-US"/>
        </w:rPr>
        <w:t xml:space="preserve">Penelitian ini bertujuan untuk mengungkapkan pengintegrasian nilai-nilai keislaman dalam pembelajaran Ilmu Pengetahuan Alam dan Sosial pada Kurikulum Merdeka di Sekolah Dasar. Penelitian ini menggunakan metode kualitatif, pengumpulan data peneliti menggunakan teknik pengamatan/observasi, dokumentasi dan wawancara informan. Peniliti memilih guru kelas IV SDN Adisucipto 1 Yogyakarta dikode dengan (P1) yang dirahasiakan identitasnya. Penelitian Ini menggunakan analisis data mengacu pada model Milles dan Huberman terdiri dari reduksi data, menyajikan data dan menarik kesimpulan. Temuan dalam penelitian ini yaitu adanya upaya dalam pengintegrasian nilai-nilai keislaman dalam mata pelajaran IPAS Pada Kurikulum Merdeka melalui </w:t>
      </w:r>
      <w:r w:rsidR="00807DA4" w:rsidRPr="003848AC">
        <w:rPr>
          <w:i/>
          <w:lang w:val="en-US"/>
        </w:rPr>
        <w:t>Pertama</w:t>
      </w:r>
      <w:r w:rsidR="00807DA4" w:rsidRPr="003848AC">
        <w:rPr>
          <w:lang w:val="en-US"/>
        </w:rPr>
        <w:t xml:space="preserve"> Nilai Pendidikan Islam di SDN Adisucipto 1 Yogyakarta, </w:t>
      </w:r>
      <w:r w:rsidR="00807DA4" w:rsidRPr="003848AC">
        <w:rPr>
          <w:i/>
          <w:lang w:val="en-US"/>
        </w:rPr>
        <w:t xml:space="preserve">Kedua Integrasi Nilai-Nilai Keislaman di SDN Adisucipto 1 Yogyakarta, Ketiga </w:t>
      </w:r>
      <w:r w:rsidR="00807DA4" w:rsidRPr="003848AC">
        <w:rPr>
          <w:lang w:val="en-US"/>
        </w:rPr>
        <w:t>Pembelajaran Ilmu Pendidikan Alam dan Sosial (IPAS) dalam Kurikulum Merdeka di Sekolah Dasar</w:t>
      </w:r>
      <w:r w:rsidR="003848AC" w:rsidRPr="003848AC">
        <w:rPr>
          <w:lang w:val="en-US"/>
        </w:rPr>
        <w:t xml:space="preserve"> </w:t>
      </w:r>
      <w:r w:rsidR="003848AC" w:rsidRPr="003848AC">
        <w:rPr>
          <w:i/>
          <w:lang w:val="en-US"/>
        </w:rPr>
        <w:t xml:space="preserve">Keempat </w:t>
      </w:r>
      <w:r w:rsidR="003848AC" w:rsidRPr="003848AC">
        <w:rPr>
          <w:lang w:val="en-US"/>
        </w:rPr>
        <w:t>Implementasi Nilai Keislaman dalam Pembelajaran IPAS di SDN Adisucipto 1 Yogyakarta. Kesimpulan dalam penelitian ini Nilai-nilai keislaman yang diintegrasikan dengan pembelajaran IPAS di kelas IV SDN Adisucipto 1 Yogyakarta peran pendidik sangat menjadi peran terpenting dalam pembelajaran, karena pendidik yang harus memiliki kemampuan untuk menginterasikan kedalam materi pembelajaran. Sementara itu tujuan dari pengintegrasian nilai-nilai keislaman dalam pembelajaran IPAS dalam Kurikulum Merdeka adalah untuk menanamkan nilai-nilai keislaman untuk pedoman dalam menjalankan kehidupan dimasayarakat dimasa sekarang dan kedepanya.</w:t>
      </w:r>
    </w:p>
    <w:p w:rsidR="003848AC" w:rsidRDefault="003848AC" w:rsidP="003848AC">
      <w:pPr>
        <w:pStyle w:val="5Abstrak-Abstract"/>
        <w:rPr>
          <w:b/>
        </w:rPr>
      </w:pPr>
    </w:p>
    <w:p w:rsidR="004D2882" w:rsidRPr="003848AC" w:rsidRDefault="005C0FCC" w:rsidP="003848AC">
      <w:pPr>
        <w:pStyle w:val="5Abstrak-Abstract"/>
        <w:rPr>
          <w:lang w:val="en-US"/>
        </w:rPr>
      </w:pPr>
      <w:r>
        <w:rPr>
          <w:b/>
        </w:rPr>
        <w:t>Kata kunci</w:t>
      </w:r>
      <w:r w:rsidR="00690742" w:rsidRPr="0069718E">
        <w:t xml:space="preserve">: </w:t>
      </w:r>
      <w:r w:rsidR="000B02BA">
        <w:rPr>
          <w:lang w:val="en-US"/>
        </w:rPr>
        <w:t xml:space="preserve">Integrasi, IPAS, </w:t>
      </w:r>
      <w:r w:rsidR="003848AC" w:rsidRPr="003848AC">
        <w:rPr>
          <w:lang w:val="en-US"/>
        </w:rPr>
        <w:t>Kurikulum Merdeka,</w:t>
      </w:r>
      <w:r w:rsidR="000B02BA">
        <w:rPr>
          <w:lang w:val="en-US"/>
        </w:rPr>
        <w:t xml:space="preserve"> N</w:t>
      </w:r>
      <w:r w:rsidR="000B02BA" w:rsidRPr="003848AC">
        <w:rPr>
          <w:lang w:val="en-US"/>
        </w:rPr>
        <w:t>ilai-nilai keislaman</w:t>
      </w:r>
      <w:r w:rsidR="000B02BA">
        <w:rPr>
          <w:lang w:val="en-US"/>
        </w:rPr>
        <w:t>,</w:t>
      </w:r>
      <w:r w:rsidR="003848AC" w:rsidRPr="003848AC">
        <w:rPr>
          <w:lang w:val="en-US"/>
        </w:rPr>
        <w:t xml:space="preserve"> Sekolah Dasar</w:t>
      </w:r>
    </w:p>
    <w:p w:rsidR="00690742" w:rsidRDefault="00D53F9E" w:rsidP="003848AC">
      <w:pPr>
        <w:pStyle w:val="5Abstrak-Abstract"/>
      </w:pPr>
      <w:r>
        <w:t>Pendahuluan</w:t>
      </w:r>
    </w:p>
    <w:p w:rsidR="00062D7D" w:rsidRDefault="00A74A2D" w:rsidP="00062D7D">
      <w:pPr>
        <w:pStyle w:val="8ParagrafAwal-FirstParagraph"/>
        <w:ind w:firstLine="720"/>
        <w:rPr>
          <w:lang w:val="en-US"/>
        </w:rPr>
      </w:pPr>
      <w:r>
        <w:rPr>
          <w:lang w:val="en-US"/>
        </w:rPr>
        <w:t>Pendidikan suatu</w:t>
      </w:r>
      <w:r w:rsidR="00CC454D">
        <w:rPr>
          <w:lang w:val="en-US"/>
        </w:rPr>
        <w:t xml:space="preserve"> usaha yang dilakukan oleh seseorang bertujuan untuk merubah perilaku, wawasan dan kepribadian setelah </w:t>
      </w:r>
      <w:r w:rsidR="00F514E7">
        <w:rPr>
          <w:lang w:val="en-US"/>
        </w:rPr>
        <w:t xml:space="preserve">menjalani proses pendidikan tersebut </w:t>
      </w:r>
      <w:r w:rsidR="00F514E7">
        <w:rPr>
          <w:lang w:val="en-US"/>
        </w:rPr>
        <w:fldChar w:fldCharType="begin" w:fldLock="1"/>
      </w:r>
      <w:r w:rsidR="0081229D">
        <w:rPr>
          <w:lang w:val="en-US"/>
        </w:rPr>
        <w:instrText>ADDIN CSL_CITATION {"citationItems":[{"id":"ITEM-1","itemData":{"DOI":"10.24014/ejpe.v4i1.12372","ISSN":"2620-3251","abstract":"ABSTRACT. This study aims to determine the integration patterns that can be applied by a teacher in the learning process. In this study the authors used the literature research method, with data collection techniques conducting a review of books, literature, notes related to the integration of religious values in shaping student character. Integration of religious values is the inclusion of values into the learning process so that children have character and behave based on good religious values. Through integration, it provides complex goals for learning outcomes, namely cognitive, affective and psychomotor. There are two patterns of integration that can be carried out by teachers in the learning process, namely: (1) inculcating religious values into teaching material, the meaning is when the teacher provides an explanation or the process of transferring knowledge, the teacher does not only provide knowledge, but the teacher instills religious values. inside it. (2) The use of Islamic symbols for learning content means the inculcation of religious values through the content in learning, such as questions or material examples using the Islamic symbols in Islam.Keywords: Integration, religious values, student character","author":[{"dropping-particle":"","family":"Sunarti Narti","given":"","non-dropping-particle":"","parse-names":false,"suffix":""},{"dropping-particle":"","family":"Ratmiati","given":"Husaini","non-dropping-particle":"","parse-names":false,"suffix":""}],"container-title":"el-Ibtidaiy:Journal of Primary Education","id":"ITEM-1","issue":"1","issued":{"date-parts":[["2021"]]},"page":"65","title":"Integrasi Nilai Religius dalam Pembelajaran MI/SD untuk Membangun Karakter Siswa","type":"article-journal","volume":"4"},"uris":["http://www.mendeley.com/documents/?uuid=6c9529eb-71c7-4f1e-93b1-e9fb1eefcddb"]}],"mendeley":{"formattedCitation":"(Sunarti Narti and Ratmiati 2021)","manualFormatting":"(Sunarti Narti dan Ratmiati 2021)","plainTextFormattedCitation":"(Sunarti Narti and Ratmiati 2021)","previouslyFormattedCitation":"(Sunarti Narti and Ratmiati 2021)"},"properties":{"noteIndex":0},"schema":"https://github.com/citation-style-language/schema/raw/master/csl-citation.json"}</w:instrText>
      </w:r>
      <w:r w:rsidR="00F514E7">
        <w:rPr>
          <w:lang w:val="en-US"/>
        </w:rPr>
        <w:fldChar w:fldCharType="separate"/>
      </w:r>
      <w:r w:rsidR="00F514E7">
        <w:rPr>
          <w:noProof/>
          <w:lang w:val="en-US"/>
        </w:rPr>
        <w:t>(Sunarti Narti dan</w:t>
      </w:r>
      <w:r w:rsidR="00F514E7" w:rsidRPr="00F514E7">
        <w:rPr>
          <w:noProof/>
          <w:lang w:val="en-US"/>
        </w:rPr>
        <w:t xml:space="preserve"> Ratmiati 2021)</w:t>
      </w:r>
      <w:r w:rsidR="00F514E7">
        <w:rPr>
          <w:lang w:val="en-US"/>
        </w:rPr>
        <w:fldChar w:fldCharType="end"/>
      </w:r>
      <w:r w:rsidR="00F514E7">
        <w:rPr>
          <w:lang w:val="en-US"/>
        </w:rPr>
        <w:t xml:space="preserve">. Secara </w:t>
      </w:r>
      <w:r w:rsidR="0081229D">
        <w:rPr>
          <w:lang w:val="en-US"/>
        </w:rPr>
        <w:t>fungsi</w:t>
      </w:r>
      <w:r w:rsidR="00C25C61">
        <w:rPr>
          <w:lang w:val="en-US"/>
        </w:rPr>
        <w:t>onal</w:t>
      </w:r>
      <w:r w:rsidR="0081229D">
        <w:rPr>
          <w:lang w:val="en-US"/>
        </w:rPr>
        <w:t xml:space="preserve"> dari pendidikan nasional itu sendiri tertuang dalam </w:t>
      </w:r>
      <w:r w:rsidR="0081229D">
        <w:rPr>
          <w:lang w:val="en-US"/>
        </w:rPr>
        <w:fldChar w:fldCharType="begin" w:fldLock="1"/>
      </w:r>
      <w:r w:rsidR="00C11212">
        <w:rPr>
          <w:lang w:val="en-US"/>
        </w:rPr>
        <w:instrText>ADDIN CSL_CITATION {"citationItems":[{"id":"ITEM-1","itemData":{"DOI":"10.1111/j.1651-2227.1982.tb08455.x","ISSN":"16512227","author":[{"dropping-particle":"","family":"Kemendikbud","given":"","non-dropping-particle":"","parse-names":false,"suffix":""}],"container-title":"Bidang DIKBUD KBRI Tokyo","id":"ITEM-1","issued":{"date-parts":[["2003"]]},"publisher-place":"Jakarta","title":"UNDANG-UNDANG SISTEM PENDIDIKAN NASIONAL","type":"book"},"uris":["http://www.mendeley.com/documents/?uuid=3f5b2b3c-62b8-4a29-bf29-6ab83bb1793f"]}],"mendeley":{"formattedCitation":"(Kemendikbud 2003)","plainTextFormattedCitation":"(Kemendikbud 2003)","previouslyFormattedCitation":"(Kemendikbud 2003)"},"properties":{"noteIndex":0},"schema":"https://github.com/citation-style-language/schema/raw/master/csl-citation.json"}</w:instrText>
      </w:r>
      <w:r w:rsidR="0081229D">
        <w:rPr>
          <w:lang w:val="en-US"/>
        </w:rPr>
        <w:fldChar w:fldCharType="separate"/>
      </w:r>
      <w:r w:rsidR="0081229D" w:rsidRPr="0081229D">
        <w:rPr>
          <w:noProof/>
          <w:lang w:val="en-US"/>
        </w:rPr>
        <w:t>(Kemendikbud 2003)</w:t>
      </w:r>
      <w:r w:rsidR="0081229D">
        <w:rPr>
          <w:lang w:val="en-US"/>
        </w:rPr>
        <w:fldChar w:fldCharType="end"/>
      </w:r>
      <w:r w:rsidR="0081229D">
        <w:rPr>
          <w:lang w:val="en-US"/>
        </w:rPr>
        <w:t xml:space="preserve"> yang mana </w:t>
      </w:r>
      <w:r w:rsidR="0081229D" w:rsidRPr="0081229D">
        <w:t>mengembangkan dan merancang karakter bangsa dan peradaban yang berharga untuk memelihara kehidupan bangsa, berupaya mengembangkan potensi peserta didik menjadi insan yang beriman dan bertakwa kepada Tuhan Yang Maha Esa, berakhlak mulia, sehat, berilmu, kompeten, kreatif, mandiri dan menjadi warga negara yang demokratis dan bertanggung jawab</w:t>
      </w:r>
      <w:r w:rsidR="0081229D">
        <w:rPr>
          <w:lang w:val="en-US"/>
        </w:rPr>
        <w:t xml:space="preserve">. </w:t>
      </w:r>
      <w:r w:rsidR="00C11212">
        <w:rPr>
          <w:lang w:val="en-US"/>
        </w:rPr>
        <w:t xml:space="preserve">Pada hakikatnya pendidikan itu memiliki upaya untuk memanusiakan manusia dalam artian usaha yang diberikan oleh orang dewasa kepada peserta didik untuk mengarahkan pada yang lebih baik dalam hal mental dan spritual menuju insan kamil </w:t>
      </w:r>
      <w:r w:rsidR="00C11212">
        <w:rPr>
          <w:lang w:val="en-US"/>
        </w:rPr>
        <w:fldChar w:fldCharType="begin" w:fldLock="1"/>
      </w:r>
      <w:r w:rsidR="0008734F">
        <w:rPr>
          <w:lang w:val="en-US"/>
        </w:rPr>
        <w:instrText>ADDIN CSL_CITATION {"citationItems":[{"id":"ITEM-1","itemData":{"abstract":"Tulisan ini bermaksud mengurai hakikat pendidikan, belajar dan pembelajaran. Hal ini dengan tujuan memberi wawasan kepada para pihak di dunia pendidikan untuk semakin memahami hakikat pendidikan serta hakikat belajar dan pembelajaran. Untuk memahami hakikat pendidikan, dibahas pendidikan dalam tinjauan filsafat, konsep pendidikan, dan pendidikan dalam Undang-Undang Nomor 20 Tahun 2003 tentang Sistem Pendidikan Nasional. Pada hakikatnya, pendidikan merupakan upaya untuk memanusiakan manusia. Mengurai hakikat pendidikan dari ketiga konteks seperti di atas, maka tersirat pula tuntutan untuk memahami hakikat belajar dan pembelajaran. Dalam proses pendidikan, pendidik dan peserta didik merupakan suatu kesatuan yang tidak dapat dipisahkan satu dengan yang lain. Di sinilah terjadinya proses belajar dan pembelajaran. Disarankan kepada praktisi pendidikan untuk semakin memahami hakikat pendidikan serta hakikat belajar dan pembelajaran sehingga lebih bisa melakukan upaya untuk memanusiakan manusia.","author":[{"dropping-particle":"","family":"Arfani","given":"Laili","non-dropping-particle":"","parse-names":false,"suffix":""}],"container-title":"Pelita Bangsa Pelestari Pancasila","id":"ITEM-1","issue":"2","issued":{"date-parts":[["2016"]]},"page":"81-97","title":"Mengurai hakikat pendidikan, belajar dan pembelajaran","type":"article-journal","volume":"11"},"uris":["http://www.mendeley.com/documents/?uuid=1bdb8d88-0e3c-4e8f-ac6a-2986f44646b8"]}],"mendeley":{"formattedCitation":"(Arfani 2016)","plainTextFormattedCitation":"(Arfani 2016)","previouslyFormattedCitation":"(Arfani 2016)"},"properties":{"noteIndex":0},"schema":"https://github.com/citation-style-language/schema/raw/master/csl-citation.json"}</w:instrText>
      </w:r>
      <w:r w:rsidR="00C11212">
        <w:rPr>
          <w:lang w:val="en-US"/>
        </w:rPr>
        <w:fldChar w:fldCharType="separate"/>
      </w:r>
      <w:r w:rsidR="00C11212" w:rsidRPr="00C11212">
        <w:rPr>
          <w:noProof/>
          <w:lang w:val="en-US"/>
        </w:rPr>
        <w:t>(Arfani 2016)</w:t>
      </w:r>
      <w:r w:rsidR="00C11212">
        <w:rPr>
          <w:lang w:val="en-US"/>
        </w:rPr>
        <w:fldChar w:fldCharType="end"/>
      </w:r>
      <w:r w:rsidR="00062D7D">
        <w:rPr>
          <w:lang w:val="en-US"/>
        </w:rPr>
        <w:t xml:space="preserve">.  </w:t>
      </w:r>
    </w:p>
    <w:p w:rsidR="006F5D72" w:rsidRDefault="00062D7D" w:rsidP="006F5D72">
      <w:pPr>
        <w:pStyle w:val="8ParagrafAwal-FirstParagraph"/>
        <w:ind w:firstLine="720"/>
        <w:rPr>
          <w:lang w:val="en-US"/>
        </w:rPr>
      </w:pPr>
      <w:r w:rsidRPr="00062D7D">
        <w:t>Pendidikan</w:t>
      </w:r>
      <w:r>
        <w:rPr>
          <w:lang w:val="en-US"/>
        </w:rPr>
        <w:t xml:space="preserve"> itu sendiri</w:t>
      </w:r>
      <w:r w:rsidRPr="00062D7D">
        <w:t xml:space="preserve"> memiliki keterkaitan yang kuat dengan yang namanya Globalisasi. Sebagaimana kita ketahui globalisasi merambah seluruh wahana kehidupan dan tatanan sosial yang tidak mengenal batas.</w:t>
      </w:r>
      <w:r w:rsidR="0008734F">
        <w:rPr>
          <w:lang w:val="en-US"/>
        </w:rPr>
        <w:t xml:space="preserve"> Intinya </w:t>
      </w:r>
      <w:r w:rsidR="0008734F" w:rsidRPr="0008734F">
        <w:t>dunia pendidikan merupakan salah satu hal yang termasuk dal</w:t>
      </w:r>
      <w:r w:rsidR="0008734F">
        <w:t xml:space="preserve">am dampak adanya globalisasi </w:t>
      </w:r>
      <w:r w:rsidR="0008734F">
        <w:rPr>
          <w:lang w:val="en-US"/>
        </w:rPr>
        <w:t xml:space="preserve">seperti penggunaan media teknologi yang nanti memiliki pengaruh dalam pembelajaran </w:t>
      </w:r>
      <w:r w:rsidR="0008734F">
        <w:fldChar w:fldCharType="begin" w:fldLock="1"/>
      </w:r>
      <w:r w:rsidR="0028639D">
        <w:instrText>ADDIN CSL_CITATION {"citationItems":[{"id":"ITEM-1","itemData":{"abstract":"Di dalam proses tersebut, pendidikan harus mampu menyesuaikan diri dengan perkembangan yang ada, baik itu perubahan masyarakat dalam lingkup lokal maupun perubahan masyarakat dalam ruang global (Muslam, 2011: 4) pendidikan merupakan suatu proses bagi manusia dalarn mengenali diri sendiri dengan segenap potensi yang dimilikinya serta memahami realitas yang dihadapinya. p.6","author":[{"dropping-particle":"","family":"Muslam","given":"H.","non-dropping-particle":"","parse-names":false,"suffix":""}],"container-title":"Wahana Akademika","id":"ITEM-1","issue":"3","issued":{"date-parts":[["2011"]]},"page":"4-12","title":"Globalisasi dalam Pendidikan (Desain Kurikumum yang Harus Dikembangkan Dalam Pendidikan di Era Globalisasi)","type":"article-journal","volume":"12"},"uris":["http://www.mendeley.com/documents/?uuid=0646c52b-d560-411a-9c37-f681119e1903"]}],"mendeley":{"formattedCitation":"(Muslam 2011)","plainTextFormattedCitation":"(Muslam 2011)","previouslyFormattedCitation":"(Muslam 2011)"},"properties":{"noteIndex":0},"schema":"https://github.com/citation-style-language/schema/raw/master/csl-citation.json"}</w:instrText>
      </w:r>
      <w:r w:rsidR="0008734F">
        <w:fldChar w:fldCharType="separate"/>
      </w:r>
      <w:r w:rsidR="0008734F" w:rsidRPr="0008734F">
        <w:rPr>
          <w:noProof/>
        </w:rPr>
        <w:t>(Muslam 2011)</w:t>
      </w:r>
      <w:r w:rsidR="0008734F">
        <w:fldChar w:fldCharType="end"/>
      </w:r>
      <w:r w:rsidR="0008734F">
        <w:rPr>
          <w:lang w:val="en-US"/>
        </w:rPr>
        <w:t xml:space="preserve">. </w:t>
      </w:r>
      <w:r w:rsidR="0028639D" w:rsidRPr="0028639D">
        <w:t xml:space="preserve">Perkembangan teknologi diakibatkan oleh Globalisasi, </w:t>
      </w:r>
      <w:r w:rsidR="0028639D" w:rsidRPr="0028639D">
        <w:lastRenderedPageBreak/>
        <w:t>merubah pola</w:t>
      </w:r>
      <w:r w:rsidR="0028639D">
        <w:t xml:space="preserve"> pengajaran dalam pembelajaran </w:t>
      </w:r>
      <w:r w:rsidR="0028639D">
        <w:fldChar w:fldCharType="begin" w:fldLock="1"/>
      </w:r>
      <w:r w:rsidR="006F5D72">
        <w:instrText>ADDIN CSL_CITATION {"citationItems":[{"id":"ITEM-1","itemData":{"abstract":"… perkembangan globalisasi, di mana ilmu pengetahuan dan teknologi berkembang pesat. Era pasar bebas juga merupakan tantangan bagi dunia pendidikan Indonesia, karena terbuka peluang lembaga pendidikan dan tenaga pendidik dari mancanegara masuk ke Indonesia. …","author":[{"dropping-particle":"","family":"Salim","given":"Kalbin","non-dropping-particle":"","parse-names":false,"suffix":""}],"container-title":"University Teknologi Malaysia","id":"ITEM-1","issue":"January","issued":{"date-parts":[["2014"]]},"page":"1-11","title":"Pengaruh Globalisasi terhadap Dunia Pendidikan","type":"article-journal"},"uris":["http://www.mendeley.com/documents/?uuid=2e123519-01bf-4f83-b2c3-89349a4e9802"]}],"mendeley":{"formattedCitation":"(Salim 2014)","plainTextFormattedCitation":"(Salim 2014)","previouslyFormattedCitation":"(Salim 2014)"},"properties":{"noteIndex":0},"schema":"https://github.com/citation-style-language/schema/raw/master/csl-citation.json"}</w:instrText>
      </w:r>
      <w:r w:rsidR="0028639D">
        <w:fldChar w:fldCharType="separate"/>
      </w:r>
      <w:r w:rsidR="0028639D" w:rsidRPr="0028639D">
        <w:rPr>
          <w:noProof/>
        </w:rPr>
        <w:t>(Salim 2014)</w:t>
      </w:r>
      <w:r w:rsidR="0028639D">
        <w:fldChar w:fldCharType="end"/>
      </w:r>
      <w:r w:rsidR="006F5D72">
        <w:rPr>
          <w:lang w:val="en-US"/>
        </w:rPr>
        <w:t xml:space="preserve">. </w:t>
      </w:r>
      <w:r w:rsidR="006F5D72" w:rsidRPr="006F5D72">
        <w:t>Globalisasi menjadi salah satu tantangan bagi pendid</w:t>
      </w:r>
      <w:r w:rsidR="006F5D72">
        <w:t>ikan islam itu sendiri, apabila</w:t>
      </w:r>
      <w:r w:rsidR="006F5D72" w:rsidRPr="006F5D72">
        <w:t xml:space="preserve"> pendidikan islam tidak memiliki identitas yang kuat keislamanya maka akan mengakib</w:t>
      </w:r>
      <w:r w:rsidR="006F5D72">
        <w:t xml:space="preserve">atkan ketertinggalam tersendiri </w:t>
      </w:r>
      <w:r w:rsidR="006F5D72">
        <w:fldChar w:fldCharType="begin" w:fldLock="1"/>
      </w:r>
      <w:r w:rsidR="005C08FB">
        <w:instrText>ADDIN CSL_CITATION {"citationItems":[{"id":"ITEM-1","itemData":{"abstract":"Abstrak Artikel ini membahas tentang Pendidikan Islam yang mendapat berbagai tantangan krusial di era globalisasi. Pendidikan Islam menempati posisi yang penting dalam kehidupan globalisasi, sebab globalisasi itu sendiri mempunyai pengaruh positif dan negatif pada pendidikan Islam. Untuk itu, reformasi pendidikan Islam dapat mengupayakan membangkitkan kembali visi pendidikan Islam yang lebih baik untuk membangun dan meningkatkan mutu manusia dan masyarakat Muslim di era globalisasi dengan tetap merujuk kepada al-Qur'an dan as-Sunnah sebagai sumber ajarannya. Tujuan artikel ini untuk mendeskripsikan reformasi pendidikan Islam dalam menghadapi era globalisasi. Data dalam tulisan ini merupakan data kepustakaan yang yang dianalisis secara deskriptif. Hasil penelitian menunjukkan bahwa globalisasi dapat menjadi peluang dan menjelma sebagai tantangan bagi pendidikan Islam. Arus globalisasi bukan lawan atau kawan bagi pendidikan Islam, melainkan sebagai dinamisator. Jika pendidikan Islam mengambil posisi anti global, maka akan stagnan tidak bergerak dan pendidikan Islam akan mengalami penghambatan intelektual. Sebaliknya bila pendidikan Islam terseret oleh arus global, tanpa daya identitas keislaman sebagai sebuah proses pendidikan akan dilindas. Maka pendidikan Islam harus memposisikan diri dengan menakar arus global, dalam arti yang sesuai dengan pedoman dan ajaran nilai-nilai Islam agar bisa direformasi, diadopsi dan dikembangkan. Kata Kunci: Reformasi, pendidikan Islam, tantangan dan harapan. Abstract This writing discusses about islamic education which gets some crusial challenges in globalization era. Islamic teaching plays important role in globalization. Since globalization itself has possitive also negative in islamic teaching and training. Thus, reformation of islamic teaching could strive for raising better vision of islamic teaching for building and upgrading quality of human being and moslem society in globalization that ought to refer to both Al Koran and Al Hadith as source of its teaching. The goal of this","author":[{"dropping-particle":"","family":"Dacholfany","given":"M Ihsan","non-dropping-particle":"","parse-names":false,"suffix":""}],"container-title":"akademika","id":"ITEM-1","issued":{"date-parts":[["2015"]]},"title":"REFORMASI PENDIDIKAN ISLAM DALAM MENGHADAPI ERA GLOBALISASI: Sebuah Tantangan dan Harapan","type":"article-journal","volume":"20"},"uris":["http://www.mendeley.com/documents/?uuid=c2934fca-8c38-421f-a64a-c539e63a476b"]}],"mendeley":{"formattedCitation":"(Dacholfany 2015)","plainTextFormattedCitation":"(Dacholfany 2015)","previouslyFormattedCitation":"(Dacholfany 2015)"},"properties":{"noteIndex":0},"schema":"https://github.com/citation-style-language/schema/raw/master/csl-citation.json"}</w:instrText>
      </w:r>
      <w:r w:rsidR="006F5D72">
        <w:fldChar w:fldCharType="separate"/>
      </w:r>
      <w:r w:rsidR="006F5D72" w:rsidRPr="006F5D72">
        <w:rPr>
          <w:noProof/>
        </w:rPr>
        <w:t>(Dacholfany 2015)</w:t>
      </w:r>
      <w:r w:rsidR="006F5D72">
        <w:fldChar w:fldCharType="end"/>
      </w:r>
      <w:r w:rsidR="006F5D72">
        <w:rPr>
          <w:lang w:val="en-US"/>
        </w:rPr>
        <w:t>.</w:t>
      </w:r>
    </w:p>
    <w:p w:rsidR="00456C63" w:rsidRDefault="00456C63" w:rsidP="00456C63">
      <w:pPr>
        <w:pStyle w:val="BodyText"/>
        <w:rPr>
          <w:lang w:eastAsia="id-ID"/>
        </w:rPr>
      </w:pPr>
      <w:r>
        <w:rPr>
          <w:lang w:eastAsia="id-ID"/>
        </w:rPr>
        <w:t xml:space="preserve">Kurikulum menjadi bagian terpenting dalam lembaga pendidikan artinya kurikulum harus ada dan sesuai dengan kebutuhan lembaga tersebut dan sesuai dengan pedoman dan tuntutan yang ada. </w:t>
      </w:r>
      <w:r w:rsidRPr="005C08FB">
        <w:rPr>
          <w:lang w:eastAsia="id-ID"/>
        </w:rPr>
        <w:t xml:space="preserve">Kurikulum </w:t>
      </w:r>
      <w:r>
        <w:rPr>
          <w:lang w:eastAsia="id-ID"/>
        </w:rPr>
        <w:t>bagian dari</w:t>
      </w:r>
      <w:r w:rsidRPr="005C08FB">
        <w:rPr>
          <w:lang w:eastAsia="id-ID"/>
        </w:rPr>
        <w:t xml:space="preserve"> sistem pendidikan yang memiliki pengaruh, oleh karena itu kurikulum sangat berperan penting dan kurikulum harus bisa menyesuaikan dengan alur</w:t>
      </w:r>
      <w:r>
        <w:rPr>
          <w:lang w:eastAsia="id-ID"/>
        </w:rPr>
        <w:t xml:space="preserve"> yang terdapat dalam masyarakat </w:t>
      </w:r>
      <w:r>
        <w:rPr>
          <w:lang w:eastAsia="id-ID"/>
        </w:rPr>
        <w:fldChar w:fldCharType="begin" w:fldLock="1"/>
      </w:r>
      <w:r>
        <w:rPr>
          <w:lang w:eastAsia="id-ID"/>
        </w:rPr>
        <w:instrText>ADDIN CSL_CITATION {"citationItems":[{"id":"ITEM-1","itemData":{"DOI":"10.36667/jppi.v7i2.367","ISSN":"2339-1413","abstract":"Curriculum plays an important role in realizing future generations that are useful for the nation and state. Who has the nature of responsibility, creative, innovative, and become an expert. The curriculum is the heart of a school and the school is the heart of society and the society is the heart of the nation. So that the nation will advance if it has high quality and high quality of human resources. However, curriculum development often finds many problems that require consideration and solution from the discussion of definitions, scope, characteristics, principles, objectives, concepts, as well as curriculum development and as well as learning and character education which are emphasized in the national curriculum. The understanding of character, components, elements, goals, functions, principles, character values, methods of character education concepts, to curriculum problems and character education learning is so important for us to understand.","author":[{"dropping-particle":"","family":"Julaeha","given":"Siti","non-dropping-particle":"","parse-names":false,"suffix":""}],"container-title":"Jurnal Penelitian Pendidikan Islam","id":"ITEM-1","issue":"2","issued":{"date-parts":[["2019"]]},"page":"157","title":"Problematika Kurikulum dan Pembelajaran Pendidikan Karakter","type":"article-journal","volume":"7"},"uris":["http://www.mendeley.com/documents/?uuid=4169de05-f2c4-46ce-a815-4615c1514426"]}],"mendeley":{"formattedCitation":"(Julaeha 2019)","plainTextFormattedCitation":"(Julaeha 2019)","previouslyFormattedCitation":"(Julaeha 2019)"},"properties":{"noteIndex":0},"schema":"https://github.com/citation-style-language/schema/raw/master/csl-citation.json"}</w:instrText>
      </w:r>
      <w:r>
        <w:rPr>
          <w:lang w:eastAsia="id-ID"/>
        </w:rPr>
        <w:fldChar w:fldCharType="separate"/>
      </w:r>
      <w:r w:rsidRPr="005C08FB">
        <w:rPr>
          <w:noProof/>
          <w:lang w:eastAsia="id-ID"/>
        </w:rPr>
        <w:t>(Julaeha 2019)</w:t>
      </w:r>
      <w:r>
        <w:rPr>
          <w:lang w:eastAsia="id-ID"/>
        </w:rPr>
        <w:fldChar w:fldCharType="end"/>
      </w:r>
      <w:r>
        <w:rPr>
          <w:lang w:eastAsia="id-ID"/>
        </w:rPr>
        <w:t xml:space="preserve">. </w:t>
      </w:r>
      <w:r w:rsidRPr="00AB6711">
        <w:rPr>
          <w:lang w:eastAsia="id-ID"/>
        </w:rPr>
        <w:t>Kurikulum sebagai acuan dan menjadi pedoman dalam pelaksanaan pendidikan di sekolah untuk menunjang proses pendidikan dan menyediakan perangkat pembelajaran untuk mencapai</w:t>
      </w:r>
      <w:r>
        <w:rPr>
          <w:lang w:eastAsia="id-ID"/>
        </w:rPr>
        <w:t xml:space="preserve"> tujuan </w:t>
      </w:r>
      <w:r>
        <w:rPr>
          <w:lang w:eastAsia="id-ID"/>
        </w:rPr>
        <w:fldChar w:fldCharType="begin" w:fldLock="1"/>
      </w:r>
      <w:r>
        <w:rPr>
          <w:lang w:eastAsia="id-ID"/>
        </w:rPr>
        <w:instrText>ADDIN CSL_CITATION {"citationItems":[{"id":"ITEM-1","itemData":{"DOI":"10.32507/attadib.v4i1.625","ISSN":"2614-1760","abstract":"Tujuan penelitian ini adalah untuk mengetahui pengaruh literasi sains siswa sekolah dasar dan efektivitas Perangkat Pembelajaran berbasis kurikulum 2013. Penelitian ini menggunakan model pengembangan Borg &amp; Gall. Prosedur penelitian ini meliputi 9 langkah, yaitu 1) penelitian pendahuluan dan pengumpulan informasi; 2) perencanaan; 3) pengembangan draft produk; 4) uji coba awal; 5) merevisi hasil uji coba terbatas; 6) uji coba lapangan; 7) penyempurnaan produk hasil uji coba lapangan; 8) uji coba lapangan operasional; dan 9) penyempurnaan produk akhir. Subjek uji coba produk yaitu siswa kelas V SD Mustika Denpasar. Teknik pengambilan data menggunakan tes. Soal pretest-posttest digunakan untuk mengukur kemampuan literasi sains siswa. Kelayakan perangkat dianalisis dengan konversi skor menggunakan skala 5. Efektivitas perangkat pembelajaran dianalisis dengan gain score, dan uji-t. Hasil penelitian ini berupa produk perangkat pembelajaran yang efektif diterapkan pada pembelajaran dan dapat berpengaruh terhadap literasi sains siswa.","author":[{"dropping-particle":"","family":"Mahlianurrahman","given":"Mahlianurrahman","non-dropping-particle":"","parse-names":false,"suffix":""}],"container-title":"Attadib: Journal of Elementary Education","id":"ITEM-1","issue":"1","issued":{"date-parts":[["2020"]]},"page":"1","title":"Pengembangan Perangkat Pembelajaran Berbsasis Kurikulum 2013","type":"article-journal","volume":"4"},"uris":["http://www.mendeley.com/documents/?uuid=960b0552-1199-4c86-a3a5-0e96e9dc7bf6"]}],"mendeley":{"formattedCitation":"(Mahlianurrahman 2020)","plainTextFormattedCitation":"(Mahlianurrahman 2020)","previouslyFormattedCitation":"(Mahlianurrahman 2020)"},"properties":{"noteIndex":0},"schema":"https://github.com/citation-style-language/schema/raw/master/csl-citation.json"}</w:instrText>
      </w:r>
      <w:r>
        <w:rPr>
          <w:lang w:eastAsia="id-ID"/>
        </w:rPr>
        <w:fldChar w:fldCharType="separate"/>
      </w:r>
      <w:r w:rsidRPr="00AB6711">
        <w:rPr>
          <w:noProof/>
          <w:lang w:eastAsia="id-ID"/>
        </w:rPr>
        <w:t>(Mahlianurrahman 2020)</w:t>
      </w:r>
      <w:r>
        <w:rPr>
          <w:lang w:eastAsia="id-ID"/>
        </w:rPr>
        <w:fldChar w:fldCharType="end"/>
      </w:r>
      <w:r>
        <w:rPr>
          <w:lang w:eastAsia="id-ID"/>
        </w:rPr>
        <w:t xml:space="preserve">. Selanjutnya ditegaskan oleh </w:t>
      </w:r>
      <w:r>
        <w:rPr>
          <w:lang w:eastAsia="id-ID"/>
        </w:rPr>
        <w:fldChar w:fldCharType="begin" w:fldLock="1"/>
      </w:r>
      <w:r>
        <w:rPr>
          <w:lang w:eastAsia="id-ID"/>
        </w:rPr>
        <w:instrText>ADDIN CSL_CITATION {"citationItems":[{"id":"ITEM-1","itemData":{"abstract":"Education does not have a standard reference, which covers access for revision by the authorities. Because education continues to grow along with the rolling times. Therefore, all matters relating to education also do not have a standard reference, including educational curriculum. The curriculum is one of the important elements that has a role to advance education in Indonesia, in accordance with the ideals of the constitution. Curriculum changes are not taboo for education in developed countries of the world (such as Japan, Finlandia, USA, etc.). Basically the dynamics of curriculum in Indonesia aims to make education in Indonesia able to compete with the developed countries in the world","author":[{"dropping-particle":"","family":"Asri","given":"M","non-dropping-particle":"","parse-names":false,"suffix":""}],"container-title":"Modelling: Jurnal Program Studi PGMI","id":"ITEM-1","issue":"2","issued":{"date-parts":[["2017"]]},"page":"192-202","title":"Dinamika Kurikulum Di Indonesia","type":"article-journal","volume":"4"},"uris":["http://www.mendeley.com/documents/?uuid=d29e3142-c436-4eb7-bee5-b57c5ae4dfea"]}],"mendeley":{"formattedCitation":"(Asri 2017)","plainTextFormattedCitation":"(Asri 2017)","previouslyFormattedCitation":"(Asri 2017)"},"properties":{"noteIndex":0},"schema":"https://github.com/citation-style-language/schema/raw/master/csl-citation.json"}</w:instrText>
      </w:r>
      <w:r>
        <w:rPr>
          <w:lang w:eastAsia="id-ID"/>
        </w:rPr>
        <w:fldChar w:fldCharType="separate"/>
      </w:r>
      <w:r w:rsidRPr="00AB6711">
        <w:rPr>
          <w:noProof/>
          <w:lang w:eastAsia="id-ID"/>
        </w:rPr>
        <w:t>(Asri 2017)</w:t>
      </w:r>
      <w:r>
        <w:rPr>
          <w:lang w:eastAsia="id-ID"/>
        </w:rPr>
        <w:fldChar w:fldCharType="end"/>
      </w:r>
      <w:r>
        <w:rPr>
          <w:lang w:eastAsia="id-ID"/>
        </w:rPr>
        <w:t xml:space="preserve"> bahwa kurikulum jantungnya pendidikan, jalanya pendidikan dilihat dari keberhasilan kurikulum yang diimplementasikan.</w:t>
      </w:r>
    </w:p>
    <w:p w:rsidR="00456C63" w:rsidRDefault="00456C63" w:rsidP="00456C63">
      <w:pPr>
        <w:pStyle w:val="BodyText"/>
      </w:pPr>
      <w:r>
        <w:rPr>
          <w:lang w:eastAsia="id-ID"/>
        </w:rPr>
        <w:t>B</w:t>
      </w:r>
      <w:r w:rsidRPr="00170532">
        <w:rPr>
          <w:lang w:eastAsia="id-ID"/>
        </w:rPr>
        <w:t>erdasarkan</w:t>
      </w:r>
      <w:r>
        <w:rPr>
          <w:lang w:eastAsia="id-ID"/>
        </w:rPr>
        <w:t xml:space="preserve"> pergantian</w:t>
      </w:r>
      <w:r w:rsidRPr="00170532">
        <w:rPr>
          <w:lang w:eastAsia="id-ID"/>
        </w:rPr>
        <w:t xml:space="preserve"> kurikulum yang dilaksanakan oleh beberapa sekolah saat ini termasuk sekolah dasar dikenal dengan kurikulum merdeka atau konsep merdeka belajar.</w:t>
      </w:r>
      <w:r>
        <w:rPr>
          <w:lang w:eastAsia="id-ID"/>
        </w:rPr>
        <w:t xml:space="preserve"> Selanjutnya </w:t>
      </w:r>
      <w:r>
        <w:rPr>
          <w:lang w:eastAsia="id-ID"/>
        </w:rPr>
        <w:fldChar w:fldCharType="begin" w:fldLock="1"/>
      </w:r>
      <w:r>
        <w:rPr>
          <w:lang w:eastAsia="id-ID"/>
        </w:rPr>
        <w:instrText>ADDIN CSL_CITATION {"citationItems":[{"id":"ITEM-1","itemData":{"abstract":"Merdeka belajar merupakan sebuah gagasan yang membebaskan para guru dan siswa dalam menentukan sistem pembelajaran.Tujuan dari merdeka belajar, yakni menciptakan pendidikan yang menyenangkan bagi siswa dan guru karena selama ini pendidikan di Indonesia lebih menekankan pada aspek pengetahuan daripada aspek keterampilan. Merdeka belajar juga menekankan pada aspek pengembangan karakter yang sesuai dengan nilai-nilai bangsa Indonesia. Ki Hadjar Dewantara memandang pendidikan sebagai pendorong bagi perkembangan siswa, yaitu pendidikan mengajarkan untuk mencapai perubahan dan kebermanfaatan bagi lingkungan sekitar. Merdeka belajar merupakan salah satu bentuk implementasi nilai-nilai pembentuk karakter bangsa dimulai yang dari pembenahan sistem pendidikan dan metode belajar. Diharapkan merdeka belajar dapat memberikan perubahan ke arah yang lebih baik serta memberikan manfaat pada lingkungan.","author":[{"dropping-particle":"","family":"Ainia","given":"Dela Khoirul","non-dropping-particle":"","parse-names":false,"suffix":""}],"container-title":"Jurnal Filsafat Indonesia","id":"ITEM-1","issue":"3","issued":{"date-parts":[["2020"]]},"page":"95-101","title":"\"Merdeka Belajar dalam Pandangan Ki Hadjar Dewantara dan Relevansinya Bagi Pengembangan Pendidikan Karakter\"","type":"article-journal","volume":"3"},"uris":["http://www.mendeley.com/documents/?uuid=cb73fbeb-50e8-4580-bce1-aff36361475d"]}],"mendeley":{"formattedCitation":"(Ainia 2020)","plainTextFormattedCitation":"(Ainia 2020)","previouslyFormattedCitation":"(Ainia 2020)"},"properties":{"noteIndex":0},"schema":"https://github.com/citation-style-language/schema/raw/master/csl-citation.json"}</w:instrText>
      </w:r>
      <w:r>
        <w:rPr>
          <w:lang w:eastAsia="id-ID"/>
        </w:rPr>
        <w:fldChar w:fldCharType="separate"/>
      </w:r>
      <w:r w:rsidRPr="00ED7AFA">
        <w:rPr>
          <w:noProof/>
          <w:lang w:eastAsia="id-ID"/>
        </w:rPr>
        <w:t>(Ainia 2020)</w:t>
      </w:r>
      <w:r>
        <w:rPr>
          <w:lang w:eastAsia="id-ID"/>
        </w:rPr>
        <w:fldChar w:fldCharType="end"/>
      </w:r>
      <w:r>
        <w:rPr>
          <w:lang w:eastAsia="id-ID"/>
        </w:rPr>
        <w:t xml:space="preserve"> mengemukakaan bahwa </w:t>
      </w:r>
      <w:r w:rsidRPr="00ED7AFA">
        <w:rPr>
          <w:lang w:eastAsia="id-ID"/>
        </w:rPr>
        <w:t>merdeka belajar memiliki kesamaan gagasan dan relevansinya dengan pemikiran tokoh pendidikan Ki Hadjar Dewantara yaitu pendidikan melihat aspek keseimbangan cipta dan karsa. Kebebasan pada siswa dan guru untuk mengembangkan bakat dan keterampilan yang terdapat dalam diri sendiri.</w:t>
      </w:r>
      <w:r>
        <w:rPr>
          <w:lang w:eastAsia="id-ID"/>
        </w:rPr>
        <w:t xml:space="preserve"> Sementara itu </w:t>
      </w:r>
      <w:r>
        <w:rPr>
          <w:lang w:eastAsia="id-ID"/>
        </w:rPr>
        <w:fldChar w:fldCharType="begin" w:fldLock="1"/>
      </w:r>
      <w:r>
        <w:rPr>
          <w:lang w:eastAsia="id-ID"/>
        </w:rPr>
        <w:instrText>ADDIN CSL_CITATION {"citationItems":[{"id":"ITEM-1","itemData":{"DOI":"10.24246/j.js.2022.v12.i3.p236-243","ISSN":"2088-3439","abstract":"Independent curriculum was dream of implementation curriculum after pandemic. It has a several principle, on of them was flexibility. Its means that school can apply this curriculum based on the environment. But, this curriculum was very newby for being implemented by teacher. The objective of this research was describing kurikulum merdeka by conceoptual that would be implemented in 2025 later. The research method used was a descriptive qualitataive. Collecting data used depth interview and literature review from journal about Kurikulum Merdeka. Analyzing data used Miles model, there were three steps, 1) collecting data, 2) verification, and 3) conclusion. Based on the result, this curriculum can be implemented in various regions. The preparation teacher to face of this independent curriculum were join the workshop about this curriculum helds by educational and private institutions. Based on interview with other elemntary school teacher, they gave an enthusiastic response in this curriculum. It hope this curriculum that would be implemented can be gain our goals Indonesian education.","author":[{"dropping-particle":"","family":"Fitriyah","given":"Chumi Zahroul","non-dropping-particle":"","parse-names":false,"suffix":""},{"dropping-particle":"","family":"Wardani","given":"Rizki Putri","non-dropping-particle":"","parse-names":false,"suffix":""}],"container-title":"Scholaria: Jurnal Pendidikan dan Kebudayaan","id":"ITEM-1","issue":"3","issued":{"date-parts":[["2022"]]},"page":"236-243","title":"Paradigma Kurikulum Merdeka Bagi Guru Sekolah Dasar","type":"article-journal","volume":"12"},"uris":["http://www.mendeley.com/documents/?uuid=30c25f55-513d-46af-a2ab-43696d595760"]}],"mendeley":{"formattedCitation":"(Fitriyah and Wardani 2022)","manualFormatting":"(Fitriyah dan Wardani 2022)","plainTextFormattedCitation":"(Fitriyah and Wardani 2022)","previouslyFormattedCitation":"(Fitriyah and Wardani 2022)"},"properties":{"noteIndex":0},"schema":"https://github.com/citation-style-language/schema/raw/master/csl-citation.json"}</w:instrText>
      </w:r>
      <w:r>
        <w:rPr>
          <w:lang w:eastAsia="id-ID"/>
        </w:rPr>
        <w:fldChar w:fldCharType="separate"/>
      </w:r>
      <w:r>
        <w:rPr>
          <w:noProof/>
          <w:lang w:eastAsia="id-ID"/>
        </w:rPr>
        <w:t>(Fitriyah dan</w:t>
      </w:r>
      <w:r w:rsidRPr="00ED7AFA">
        <w:rPr>
          <w:noProof/>
          <w:lang w:eastAsia="id-ID"/>
        </w:rPr>
        <w:t xml:space="preserve"> Wardani 2022)</w:t>
      </w:r>
      <w:r>
        <w:rPr>
          <w:lang w:eastAsia="id-ID"/>
        </w:rPr>
        <w:fldChar w:fldCharType="end"/>
      </w:r>
      <w:r>
        <w:rPr>
          <w:lang w:eastAsia="id-ID"/>
        </w:rPr>
        <w:t xml:space="preserve"> dalam kurikulum merdeka terdapat beberapa prinsip yang menjadi acuan pengembangan kurikulum diantaranya: (1) S</w:t>
      </w:r>
      <w:r w:rsidRPr="00170532">
        <w:rPr>
          <w:lang w:eastAsia="id-ID"/>
        </w:rPr>
        <w:t>tandar kinerja disiplin menghormati prinsip fokus, kesatuan dan konsistensi;</w:t>
      </w:r>
      <w:r>
        <w:rPr>
          <w:lang w:eastAsia="id-ID"/>
        </w:rPr>
        <w:t xml:space="preserve"> (2) </w:t>
      </w:r>
      <w:r>
        <w:t>K</w:t>
      </w:r>
      <w:r w:rsidRPr="00EB75D9">
        <w:t>emampuan untuk mentransfer pengetahuan dan opsi interdisipliner;</w:t>
      </w:r>
      <w:r>
        <w:t xml:space="preserve"> (3) </w:t>
      </w:r>
      <w:r w:rsidRPr="00170532">
        <w:t>orisinalitas, fleksibilitas dan arah; dan</w:t>
      </w:r>
      <w:r>
        <w:t xml:space="preserve"> (4) P</w:t>
      </w:r>
      <w:r w:rsidRPr="00170532">
        <w:t>artisipasi, keberdayaan atau kemandirian siswa dan keberdayaan atau kemandirian guru.</w:t>
      </w:r>
      <w:r>
        <w:t xml:space="preserve"> </w:t>
      </w:r>
      <w:r w:rsidRPr="003B217C">
        <w:t>Pada intinya dalam kurikulum merdeka belajar terdapat kemerdekaan berpikir bagi siswa dan guru. Esensinya dapat mengupayakan karakter jiwa merdeka dalam hal ini guru dan siswa memiliki kebebasan eksplorasi ilmu pengetahuan, kepribadian sikap an kemahiran dari lingkungan</w:t>
      </w:r>
      <w:r>
        <w:t xml:space="preserve"> </w:t>
      </w:r>
      <w:r>
        <w:fldChar w:fldCharType="begin" w:fldLock="1"/>
      </w:r>
      <w:r>
        <w:instrText>ADDIN CSL_CITATION {"citationItems":[{"id":"ITEM-1","itemData":{"DOI":"10.31949/educatio.v7i3.1279","ISSN":"2459-9522","abstract":"Esensi merdeka belajar adalah kebebasan guru dan  siswa dalam proses pembelajaran.  Kebebasan ini  tidak dialami guru dan siswa selama ini karena guru lebih mengerjakan adminstrasi pendidikan dan pembelajaran. Guru juga kurang memahami konsep  dan perannya  dalam kebijakan merdeka belajar. Tujuan penelitian ini adalah menjelaskan tentang konsep dan  makna merdeka belajar, peran guru dalam merdeka belajar. Metode yang digunakan adalah metode kepustakaan. Analisis konten digunakan untuk menganalisis data penelitian. Hasil penelitian ini adalah (1) merdeka belajar meliputi 4 kebijakan yaitu ujian sekolah berstandar nasional dilaksanakan oleh pihak sekolah, asesmen kecakapan minimum dan survei karakter, penyederhanaan RPP,  sistem zonasi penerimaan siswa baru; (2) makna merdeka belajar meliputi merdeka berpikir, merdeka berinovasi, belajar mandiri dan kreatif, merdeka untuk kebahagiaan; (3) peran guru sangat bervariasi meliputi fasilitator pembelajaran merdeka belajar, guru inovatif dan kreatif,  guru berkarakteristik sebagai  guru, dan guru penggerak. Berdasarkan penjelasan tersebut, penelitian ini menyimpulkan  bahwa pemahaman makna merdeka belajar dan peran guru dalam merdeka belajar membantu guru dan siswa lebih merdeka dalam berpikir, lebih inovatif dan kreatif, serta bahagia dalam kegiatan pembelajaran.","author":[{"dropping-particle":"","family":"Daga","given":"Agustinus Tanggu","non-dropping-particle":"","parse-names":false,"suffix":""}],"container-title":"Jurnal Educatio FKIP UNMA","id":"ITEM-1","issue":"3","issued":{"date-parts":[["2021"]]},"page":"1075-1090","title":"Makna Merdeka Belajar dan Penguatan Peran Guru di Sekolah Dasar","type":"article-journal","volume":"7"},"uris":["http://www.mendeley.com/documents/?uuid=2d427c7c-592e-4fb6-b706-468e5f87b100"]}],"mendeley":{"formattedCitation":"(Daga 2021)","plainTextFormattedCitation":"(Daga 2021)","previouslyFormattedCitation":"(Daga 2021)"},"properties":{"noteIndex":0},"schema":"https://github.com/citation-style-language/schema/raw/master/csl-citation.json"}</w:instrText>
      </w:r>
      <w:r>
        <w:fldChar w:fldCharType="separate"/>
      </w:r>
      <w:r w:rsidRPr="003B217C">
        <w:rPr>
          <w:noProof/>
        </w:rPr>
        <w:t>(Daga 2021)</w:t>
      </w:r>
      <w:r>
        <w:fldChar w:fldCharType="end"/>
      </w:r>
      <w:r>
        <w:t>.</w:t>
      </w:r>
    </w:p>
    <w:p w:rsidR="00456C63" w:rsidRDefault="00456C63" w:rsidP="00456C63">
      <w:pPr>
        <w:pStyle w:val="BodyText"/>
      </w:pPr>
      <w:r>
        <w:t xml:space="preserve">Pengembangan kurikulum yang berbasiskan dengan landasan nilai-nilai keislam didalamnya dapat membina peserta didik dari segi karakternya dan pengetahuan yang didapatkan dalam proses pembelajaran di sekolah dasar dan diharapkan dapat membuat tercapainya tujuan dari kurikulum itu sendiri. Menurut </w:t>
      </w:r>
      <w:r>
        <w:fldChar w:fldCharType="begin" w:fldLock="1"/>
      </w:r>
      <w:r>
        <w:instrText>ADDIN CSL_CITATION {"citationItems":[{"id":"ITEM-1","itemData":{"DOI":"10.24269/ars.v4i2.188","ISSN":"2338-5162","abstract":"Education is the most important part of human life, because education is always attached to a person from conception until the person dies. In relation to Islam, that Islam itself teaches that education is taught Education Allah through His Messenger sourced to the Qur'an as a reference and approach in order to tarbiyah will form conscious society. This self-interaction in giving effect to the appearance, attitude, behavior and charity so as to produce good manners. Education can transform society due to ignorance be the best race of education has advantages. Education has a characteristic formation of the Islamic understanding of the whole and complete, the development on the knowledge gained and to remain on the Islamic sharia. Results of Islamic education will form a quiet soul, an intelligent mind and a strong physical as well as many charity. Religious Education as a medium or vehicle to inculcate moral values and religious teachings and tools formation of the nation's consciousness, lifting tool social status","author":[{"dropping-particle":"","family":"Laksana","given":"Sigit Dwi","non-dropping-particle":"","parse-names":false,"suffix":""}],"container-title":"Aristo","id":"ITEM-1","issue":"2","issued":{"date-parts":[["2016"]]},"page":"47","title":"Urgensi Pendidikan Islam Dalam Perubahan Sosial Di Masyarakat","type":"article-journal","volume":"4"},"uris":["http://www.mendeley.com/documents/?uuid=19ff72b8-c1f9-4ef8-8795-db3f2d9e544b"]}],"mendeley":{"formattedCitation":"(Laksana 2016)","plainTextFormattedCitation":"(Laksana 2016)","previouslyFormattedCitation":"(Laksana 2016)"},"properties":{"noteIndex":0},"schema":"https://github.com/citation-style-language/schema/raw/master/csl-citation.json"}</w:instrText>
      </w:r>
      <w:r>
        <w:fldChar w:fldCharType="separate"/>
      </w:r>
      <w:r w:rsidRPr="00B77536">
        <w:rPr>
          <w:noProof/>
        </w:rPr>
        <w:t>(Laksana 2016)</w:t>
      </w:r>
      <w:r>
        <w:fldChar w:fldCharType="end"/>
      </w:r>
      <w:r>
        <w:t xml:space="preserve"> Urgensi pendidikan I</w:t>
      </w:r>
      <w:r w:rsidRPr="00B77536">
        <w:t>slam dalam kehidupan manusia merupakan perintah agama yang wajib dikerjakan oleh manusia, karena pendidikan dan agama tidak dapat dipisahkan dan penerapanya jelas didalam kehidupan masy</w:t>
      </w:r>
      <w:r>
        <w:t xml:space="preserve">akarat, berbangsa dan bernegara. Selanjutnya dikemukakaan oleh </w:t>
      </w:r>
      <w:r>
        <w:fldChar w:fldCharType="begin" w:fldLock="1"/>
      </w:r>
      <w:r>
        <w:instrText>ADDIN CSL_CITATION {"citationItems":[{"id":"ITEM-1","itemData":{"DOI":"10.21154/cendekia.v12i1.370","ISSN":"1693-1505","abstract":"Abstract: Existence of Islamic education have big role in the education history at Indonesia, but the role still haven’t full independence it’s political and also its implementation. This matter look by law that formal Islamic education which known by government is Islamic education. Known education is madrasah which have been registered through MAPENDA under Kemenag. Islamic Boarding School still in confession of Moslem society alone which only accepted by Moslem society itself. Therefore Islam people fight not only conducting education but also overall of financing side, education political and independence. Thereby Islamic education require to be improved again by entire all stakeholder Moslem society for the sake of Islamic education as same as Islam aspiration. Appearance of public education system and Islamic education are two sides cannot separate each other in national education system, both related and equipping each other. In the one side the aim of national education is to develop student’s potency in order to become god-fearing and religious, good manner, healthy, knowable and expected to be democratic citizen and responsible.</w:instrText>
      </w:r>
      <w:r>
        <w:rPr>
          <w:rFonts w:ascii="Times New Roman" w:hAnsi="Times New Roman"/>
        </w:rPr>
        <w:instrText>ملخص</w:instrText>
      </w:r>
      <w:r>
        <w:instrText xml:space="preserve">: </w:instrText>
      </w:r>
      <w:r>
        <w:rPr>
          <w:rFonts w:ascii="Times New Roman" w:hAnsi="Times New Roman"/>
        </w:rPr>
        <w:instrText>أسهم</w:instrText>
      </w:r>
      <w:r>
        <w:instrText xml:space="preserve"> </w:instrText>
      </w:r>
      <w:r>
        <w:rPr>
          <w:rFonts w:ascii="Times New Roman" w:hAnsi="Times New Roman"/>
        </w:rPr>
        <w:instrText>التربية</w:instrText>
      </w:r>
      <w:r>
        <w:instrText xml:space="preserve"> </w:instrText>
      </w:r>
      <w:r>
        <w:rPr>
          <w:rFonts w:ascii="Times New Roman" w:hAnsi="Times New Roman"/>
        </w:rPr>
        <w:instrText>الإسلامية</w:instrText>
      </w:r>
      <w:r>
        <w:instrText xml:space="preserve"> </w:instrText>
      </w:r>
      <w:r>
        <w:rPr>
          <w:rFonts w:ascii="Times New Roman" w:hAnsi="Times New Roman"/>
        </w:rPr>
        <w:instrText>اسهاما</w:instrText>
      </w:r>
      <w:r>
        <w:instrText xml:space="preserve"> </w:instrText>
      </w:r>
      <w:r>
        <w:rPr>
          <w:rFonts w:ascii="Times New Roman" w:hAnsi="Times New Roman"/>
        </w:rPr>
        <w:instrText>كبيرا</w:instrText>
      </w:r>
      <w:r>
        <w:instrText xml:space="preserve"> </w:instrText>
      </w:r>
      <w:r>
        <w:rPr>
          <w:rFonts w:ascii="Times New Roman" w:hAnsi="Times New Roman"/>
        </w:rPr>
        <w:instrText>في</w:instrText>
      </w:r>
      <w:r>
        <w:instrText xml:space="preserve"> </w:instrText>
      </w:r>
      <w:r>
        <w:rPr>
          <w:rFonts w:ascii="Times New Roman" w:hAnsi="Times New Roman"/>
        </w:rPr>
        <w:instrText>تاريخ</w:instrText>
      </w:r>
      <w:r>
        <w:instrText xml:space="preserve"> </w:instrText>
      </w:r>
      <w:r>
        <w:rPr>
          <w:rFonts w:ascii="Times New Roman" w:hAnsi="Times New Roman"/>
        </w:rPr>
        <w:instrText>التربية</w:instrText>
      </w:r>
      <w:r>
        <w:instrText xml:space="preserve"> </w:instrText>
      </w:r>
      <w:r>
        <w:rPr>
          <w:rFonts w:ascii="Times New Roman" w:hAnsi="Times New Roman"/>
        </w:rPr>
        <w:instrText>الإسلامية</w:instrText>
      </w:r>
      <w:r>
        <w:instrText xml:space="preserve"> </w:instrText>
      </w:r>
      <w:r>
        <w:rPr>
          <w:rFonts w:ascii="Times New Roman" w:hAnsi="Times New Roman"/>
        </w:rPr>
        <w:instrText>في</w:instrText>
      </w:r>
      <w:r>
        <w:instrText xml:space="preserve"> </w:instrText>
      </w:r>
      <w:r>
        <w:rPr>
          <w:rFonts w:ascii="Times New Roman" w:hAnsi="Times New Roman"/>
        </w:rPr>
        <w:instrText>إندونيسيا</w:instrText>
      </w:r>
      <w:r>
        <w:instrText xml:space="preserve">. </w:instrText>
      </w:r>
      <w:r>
        <w:rPr>
          <w:rFonts w:ascii="Times New Roman" w:hAnsi="Times New Roman"/>
        </w:rPr>
        <w:instrText>لكنّ</w:instrText>
      </w:r>
      <w:r>
        <w:instrText xml:space="preserve"> </w:instrText>
      </w:r>
      <w:r>
        <w:rPr>
          <w:rFonts w:ascii="Times New Roman" w:hAnsi="Times New Roman"/>
        </w:rPr>
        <w:instrText>وجودها</w:instrText>
      </w:r>
      <w:r>
        <w:instrText xml:space="preserve"> </w:instrText>
      </w:r>
      <w:r>
        <w:rPr>
          <w:rFonts w:ascii="Times New Roman" w:hAnsi="Times New Roman"/>
        </w:rPr>
        <w:instrText>لم</w:instrText>
      </w:r>
      <w:r>
        <w:instrText xml:space="preserve"> </w:instrText>
      </w:r>
      <w:r>
        <w:rPr>
          <w:rFonts w:ascii="Times New Roman" w:hAnsi="Times New Roman"/>
        </w:rPr>
        <w:instrText>يُعط</w:instrText>
      </w:r>
      <w:r>
        <w:instrText xml:space="preserve"> </w:instrText>
      </w:r>
      <w:r>
        <w:rPr>
          <w:rFonts w:ascii="Times New Roman" w:hAnsi="Times New Roman"/>
        </w:rPr>
        <w:instrText>لها</w:instrText>
      </w:r>
      <w:r>
        <w:instrText xml:space="preserve"> </w:instrText>
      </w:r>
      <w:r>
        <w:rPr>
          <w:rFonts w:ascii="Times New Roman" w:hAnsi="Times New Roman"/>
        </w:rPr>
        <w:instrText>الاستقلالية</w:instrText>
      </w:r>
      <w:r>
        <w:instrText xml:space="preserve"> </w:instrText>
      </w:r>
      <w:r>
        <w:rPr>
          <w:rFonts w:ascii="Times New Roman" w:hAnsi="Times New Roman"/>
        </w:rPr>
        <w:instrText>التامة</w:instrText>
      </w:r>
      <w:r>
        <w:instrText xml:space="preserve"> </w:instrText>
      </w:r>
      <w:r>
        <w:rPr>
          <w:rFonts w:ascii="Times New Roman" w:hAnsi="Times New Roman"/>
        </w:rPr>
        <w:instrText>سياسيا</w:instrText>
      </w:r>
      <w:r>
        <w:instrText xml:space="preserve"> </w:instrText>
      </w:r>
      <w:r>
        <w:rPr>
          <w:rFonts w:ascii="Times New Roman" w:hAnsi="Times New Roman"/>
        </w:rPr>
        <w:instrText>وتطبيقيا</w:instrText>
      </w:r>
      <w:r>
        <w:instrText xml:space="preserve">. </w:instrText>
      </w:r>
      <w:r>
        <w:rPr>
          <w:rFonts w:ascii="Times New Roman" w:hAnsi="Times New Roman"/>
        </w:rPr>
        <w:instrText>وهذا</w:instrText>
      </w:r>
      <w:r>
        <w:instrText xml:space="preserve"> </w:instrText>
      </w:r>
      <w:r>
        <w:rPr>
          <w:rFonts w:ascii="Times New Roman" w:hAnsi="Times New Roman"/>
        </w:rPr>
        <w:instrText>يظهر</w:instrText>
      </w:r>
      <w:r>
        <w:instrText xml:space="preserve"> </w:instrText>
      </w:r>
      <w:r>
        <w:rPr>
          <w:rFonts w:ascii="Times New Roman" w:hAnsi="Times New Roman"/>
        </w:rPr>
        <w:instrText>قانونيا</w:instrText>
      </w:r>
      <w:r>
        <w:instrText xml:space="preserve"> </w:instrText>
      </w:r>
      <w:r>
        <w:rPr>
          <w:rFonts w:ascii="Times New Roman" w:hAnsi="Times New Roman"/>
        </w:rPr>
        <w:instrText>رسميا</w:instrText>
      </w:r>
      <w:r>
        <w:instrText xml:space="preserve"> </w:instrText>
      </w:r>
      <w:r>
        <w:rPr>
          <w:rFonts w:ascii="Times New Roman" w:hAnsi="Times New Roman"/>
        </w:rPr>
        <w:instrText>أن</w:instrText>
      </w:r>
      <w:r>
        <w:instrText xml:space="preserve"> </w:instrText>
      </w:r>
      <w:r>
        <w:rPr>
          <w:rFonts w:ascii="Times New Roman" w:hAnsi="Times New Roman"/>
        </w:rPr>
        <w:instrText>التربية</w:instrText>
      </w:r>
      <w:r>
        <w:instrText xml:space="preserve"> </w:instrText>
      </w:r>
      <w:r>
        <w:rPr>
          <w:rFonts w:ascii="Times New Roman" w:hAnsi="Times New Roman"/>
        </w:rPr>
        <w:instrText>الإسلامية</w:instrText>
      </w:r>
      <w:r>
        <w:instrText xml:space="preserve"> </w:instrText>
      </w:r>
      <w:r>
        <w:rPr>
          <w:rFonts w:ascii="Times New Roman" w:hAnsi="Times New Roman"/>
        </w:rPr>
        <w:instrText>المعترفة</w:instrText>
      </w:r>
      <w:r>
        <w:instrText xml:space="preserve"> </w:instrText>
      </w:r>
      <w:r>
        <w:rPr>
          <w:rFonts w:ascii="Times New Roman" w:hAnsi="Times New Roman"/>
        </w:rPr>
        <w:instrText>لدى</w:instrText>
      </w:r>
      <w:r>
        <w:instrText xml:space="preserve"> </w:instrText>
      </w:r>
      <w:r>
        <w:rPr>
          <w:rFonts w:ascii="Times New Roman" w:hAnsi="Times New Roman"/>
        </w:rPr>
        <w:instrText>الحكومة</w:instrText>
      </w:r>
      <w:r>
        <w:instrText xml:space="preserve"> </w:instrText>
      </w:r>
      <w:r>
        <w:rPr>
          <w:rFonts w:ascii="Times New Roman" w:hAnsi="Times New Roman"/>
        </w:rPr>
        <w:instrText>هي</w:instrText>
      </w:r>
      <w:r>
        <w:instrText xml:space="preserve"> </w:instrText>
      </w:r>
      <w:r>
        <w:rPr>
          <w:rFonts w:ascii="Times New Roman" w:hAnsi="Times New Roman"/>
        </w:rPr>
        <w:instrText>التربية</w:instrText>
      </w:r>
      <w:r>
        <w:instrText xml:space="preserve"> </w:instrText>
      </w:r>
      <w:r>
        <w:rPr>
          <w:rFonts w:ascii="Times New Roman" w:hAnsi="Times New Roman"/>
        </w:rPr>
        <w:instrText>المتميزة</w:instrText>
      </w:r>
      <w:r>
        <w:instrText xml:space="preserve"> </w:instrText>
      </w:r>
      <w:r>
        <w:rPr>
          <w:rFonts w:ascii="Times New Roman" w:hAnsi="Times New Roman"/>
        </w:rPr>
        <w:instrText>بالتعاليم</w:instrText>
      </w:r>
      <w:r>
        <w:instrText xml:space="preserve"> </w:instrText>
      </w:r>
      <w:r>
        <w:rPr>
          <w:rFonts w:ascii="Times New Roman" w:hAnsi="Times New Roman"/>
        </w:rPr>
        <w:instrText>الإسلامية،</w:instrText>
      </w:r>
      <w:r>
        <w:instrText xml:space="preserve"> </w:instrText>
      </w:r>
      <w:r>
        <w:rPr>
          <w:rFonts w:ascii="Times New Roman" w:hAnsi="Times New Roman"/>
        </w:rPr>
        <w:instrText>وهي</w:instrText>
      </w:r>
      <w:r>
        <w:instrText xml:space="preserve"> </w:instrText>
      </w:r>
      <w:r>
        <w:rPr>
          <w:rFonts w:ascii="Times New Roman" w:hAnsi="Times New Roman"/>
        </w:rPr>
        <w:instrText>المدارس</w:instrText>
      </w:r>
      <w:r>
        <w:instrText xml:space="preserve"> </w:instrText>
      </w:r>
      <w:r>
        <w:rPr>
          <w:rFonts w:ascii="Times New Roman" w:hAnsi="Times New Roman"/>
        </w:rPr>
        <w:instrText>الإسلامية</w:instrText>
      </w:r>
      <w:r>
        <w:instrText xml:space="preserve"> </w:instrText>
      </w:r>
      <w:r>
        <w:rPr>
          <w:rFonts w:ascii="Times New Roman" w:hAnsi="Times New Roman"/>
        </w:rPr>
        <w:instrText>المسجلة</w:instrText>
      </w:r>
      <w:r>
        <w:instrText xml:space="preserve"> </w:instrText>
      </w:r>
      <w:r>
        <w:rPr>
          <w:rFonts w:ascii="Times New Roman" w:hAnsi="Times New Roman"/>
        </w:rPr>
        <w:instrText>في</w:instrText>
      </w:r>
      <w:r>
        <w:instrText xml:space="preserve"> </w:instrText>
      </w:r>
      <w:r>
        <w:rPr>
          <w:rFonts w:ascii="Times New Roman" w:hAnsi="Times New Roman"/>
        </w:rPr>
        <w:instrText>مجلس</w:instrText>
      </w:r>
      <w:r>
        <w:instrText xml:space="preserve"> </w:instrText>
      </w:r>
      <w:r>
        <w:rPr>
          <w:rFonts w:ascii="Times New Roman" w:hAnsi="Times New Roman"/>
        </w:rPr>
        <w:instrText>التربية</w:instrText>
      </w:r>
      <w:r>
        <w:instrText xml:space="preserve"> </w:instrText>
      </w:r>
      <w:r>
        <w:rPr>
          <w:rFonts w:ascii="Times New Roman" w:hAnsi="Times New Roman"/>
        </w:rPr>
        <w:instrText>الأساسية</w:instrText>
      </w:r>
      <w:r>
        <w:instrText xml:space="preserve"> </w:instrText>
      </w:r>
      <w:r>
        <w:rPr>
          <w:rFonts w:ascii="Times New Roman" w:hAnsi="Times New Roman"/>
        </w:rPr>
        <w:instrText>في</w:instrText>
      </w:r>
      <w:r>
        <w:instrText xml:space="preserve"> </w:instrText>
      </w:r>
      <w:r>
        <w:rPr>
          <w:rFonts w:ascii="Times New Roman" w:hAnsi="Times New Roman"/>
        </w:rPr>
        <w:instrText>وزارة</w:instrText>
      </w:r>
      <w:r>
        <w:instrText xml:space="preserve"> </w:instrText>
      </w:r>
      <w:r>
        <w:rPr>
          <w:rFonts w:ascii="Times New Roman" w:hAnsi="Times New Roman"/>
        </w:rPr>
        <w:instrText>الشؤون</w:instrText>
      </w:r>
      <w:r>
        <w:instrText xml:space="preserve"> </w:instrText>
      </w:r>
      <w:r>
        <w:rPr>
          <w:rFonts w:ascii="Times New Roman" w:hAnsi="Times New Roman"/>
        </w:rPr>
        <w:instrText>الدينية</w:instrText>
      </w:r>
      <w:r>
        <w:instrText xml:space="preserve">. </w:instrText>
      </w:r>
      <w:r>
        <w:rPr>
          <w:rFonts w:ascii="Times New Roman" w:hAnsi="Times New Roman"/>
        </w:rPr>
        <w:instrText>أما</w:instrText>
      </w:r>
      <w:r>
        <w:instrText xml:space="preserve"> </w:instrText>
      </w:r>
      <w:r>
        <w:rPr>
          <w:rFonts w:ascii="Times New Roman" w:hAnsi="Times New Roman"/>
        </w:rPr>
        <w:instrText>البسنترينات</w:instrText>
      </w:r>
      <w:r>
        <w:instrText xml:space="preserve"> </w:instrText>
      </w:r>
      <w:r>
        <w:rPr>
          <w:rFonts w:ascii="Times New Roman" w:hAnsi="Times New Roman"/>
        </w:rPr>
        <w:instrText>فهي</w:instrText>
      </w:r>
      <w:r>
        <w:instrText xml:space="preserve"> </w:instrText>
      </w:r>
      <w:r>
        <w:rPr>
          <w:rFonts w:ascii="Times New Roman" w:hAnsi="Times New Roman"/>
        </w:rPr>
        <w:instrText>معترفة</w:instrText>
      </w:r>
      <w:r>
        <w:instrText xml:space="preserve"> </w:instrText>
      </w:r>
      <w:r>
        <w:rPr>
          <w:rFonts w:ascii="Times New Roman" w:hAnsi="Times New Roman"/>
        </w:rPr>
        <w:instrText>لدى</w:instrText>
      </w:r>
      <w:r>
        <w:instrText xml:space="preserve"> </w:instrText>
      </w:r>
      <w:r>
        <w:rPr>
          <w:rFonts w:ascii="Times New Roman" w:hAnsi="Times New Roman"/>
        </w:rPr>
        <w:instrText>المجتمع</w:instrText>
      </w:r>
      <w:r>
        <w:instrText xml:space="preserve"> </w:instrText>
      </w:r>
      <w:r>
        <w:rPr>
          <w:rFonts w:ascii="Times New Roman" w:hAnsi="Times New Roman"/>
        </w:rPr>
        <w:instrText>المسلم</w:instrText>
      </w:r>
      <w:r>
        <w:instrText xml:space="preserve"> </w:instrText>
      </w:r>
      <w:r>
        <w:rPr>
          <w:rFonts w:ascii="Times New Roman" w:hAnsi="Times New Roman"/>
        </w:rPr>
        <w:instrText>أنفسهم</w:instrText>
      </w:r>
      <w:r>
        <w:instrText xml:space="preserve">. </w:instrText>
      </w:r>
      <w:r>
        <w:rPr>
          <w:rFonts w:ascii="Times New Roman" w:hAnsi="Times New Roman"/>
        </w:rPr>
        <w:instrText>لذا</w:instrText>
      </w:r>
      <w:r>
        <w:instrText xml:space="preserve"> </w:instrText>
      </w:r>
      <w:r>
        <w:rPr>
          <w:rFonts w:ascii="Times New Roman" w:hAnsi="Times New Roman"/>
        </w:rPr>
        <w:instrText>فإن</w:instrText>
      </w:r>
      <w:r>
        <w:instrText xml:space="preserve"> </w:instrText>
      </w:r>
      <w:r>
        <w:rPr>
          <w:rFonts w:ascii="Times New Roman" w:hAnsi="Times New Roman"/>
        </w:rPr>
        <w:instrText>جهاد</w:instrText>
      </w:r>
      <w:r>
        <w:instrText xml:space="preserve"> </w:instrText>
      </w:r>
      <w:r>
        <w:rPr>
          <w:rFonts w:ascii="Times New Roman" w:hAnsi="Times New Roman"/>
        </w:rPr>
        <w:instrText>المسلمين</w:instrText>
      </w:r>
      <w:r>
        <w:instrText xml:space="preserve"> </w:instrText>
      </w:r>
      <w:r>
        <w:rPr>
          <w:rFonts w:ascii="Times New Roman" w:hAnsi="Times New Roman"/>
        </w:rPr>
        <w:instrText>في</w:instrText>
      </w:r>
      <w:r>
        <w:instrText xml:space="preserve"> </w:instrText>
      </w:r>
      <w:r>
        <w:rPr>
          <w:rFonts w:ascii="Times New Roman" w:hAnsi="Times New Roman"/>
        </w:rPr>
        <w:instrText>التربية</w:instrText>
      </w:r>
      <w:r>
        <w:instrText xml:space="preserve"> </w:instrText>
      </w:r>
      <w:r>
        <w:rPr>
          <w:rFonts w:ascii="Times New Roman" w:hAnsi="Times New Roman"/>
        </w:rPr>
        <w:instrText>لا</w:instrText>
      </w:r>
      <w:r>
        <w:instrText xml:space="preserve"> </w:instrText>
      </w:r>
      <w:r>
        <w:rPr>
          <w:rFonts w:ascii="Times New Roman" w:hAnsi="Times New Roman"/>
        </w:rPr>
        <w:instrText>يكون</w:instrText>
      </w:r>
      <w:r>
        <w:instrText xml:space="preserve"> </w:instrText>
      </w:r>
      <w:r>
        <w:rPr>
          <w:rFonts w:ascii="Times New Roman" w:hAnsi="Times New Roman"/>
        </w:rPr>
        <w:instrText>فقط</w:instrText>
      </w:r>
      <w:r>
        <w:rPr>
          <w:rFonts w:hint="eastAsia"/>
        </w:rPr>
        <w:instrText> </w:instrText>
      </w:r>
      <w:r>
        <w:instrText xml:space="preserve"> </w:instrText>
      </w:r>
      <w:r>
        <w:rPr>
          <w:rFonts w:ascii="Times New Roman" w:hAnsi="Times New Roman"/>
        </w:rPr>
        <w:instrText>في</w:instrText>
      </w:r>
      <w:r>
        <w:instrText xml:space="preserve"> </w:instrText>
      </w:r>
      <w:r>
        <w:rPr>
          <w:rFonts w:ascii="Times New Roman" w:hAnsi="Times New Roman"/>
        </w:rPr>
        <w:instrText>تطبيق</w:instrText>
      </w:r>
      <w:r>
        <w:instrText xml:space="preserve"> </w:instrText>
      </w:r>
      <w:r>
        <w:rPr>
          <w:rFonts w:ascii="Times New Roman" w:hAnsi="Times New Roman"/>
        </w:rPr>
        <w:instrText>التربية</w:instrText>
      </w:r>
      <w:r>
        <w:instrText xml:space="preserve"> </w:instrText>
      </w:r>
      <w:r>
        <w:rPr>
          <w:rFonts w:ascii="Times New Roman" w:hAnsi="Times New Roman"/>
        </w:rPr>
        <w:instrText>فحسب</w:instrText>
      </w:r>
      <w:r>
        <w:instrText xml:space="preserve"> </w:instrText>
      </w:r>
      <w:r>
        <w:rPr>
          <w:rFonts w:ascii="Times New Roman" w:hAnsi="Times New Roman"/>
        </w:rPr>
        <w:instrText>لكنه</w:instrText>
      </w:r>
      <w:r>
        <w:instrText xml:space="preserve"> </w:instrText>
      </w:r>
      <w:r>
        <w:rPr>
          <w:rFonts w:ascii="Times New Roman" w:hAnsi="Times New Roman"/>
        </w:rPr>
        <w:instrText>في</w:instrText>
      </w:r>
      <w:r>
        <w:instrText xml:space="preserve"> </w:instrText>
      </w:r>
      <w:r>
        <w:rPr>
          <w:rFonts w:ascii="Times New Roman" w:hAnsi="Times New Roman"/>
        </w:rPr>
        <w:instrText>جميع</w:instrText>
      </w:r>
      <w:r>
        <w:instrText xml:space="preserve"> </w:instrText>
      </w:r>
      <w:r>
        <w:rPr>
          <w:rFonts w:ascii="Times New Roman" w:hAnsi="Times New Roman"/>
        </w:rPr>
        <w:instrText>الجوانب،</w:instrText>
      </w:r>
      <w:r>
        <w:instrText xml:space="preserve"> </w:instrText>
      </w:r>
      <w:r>
        <w:rPr>
          <w:rFonts w:ascii="Times New Roman" w:hAnsi="Times New Roman"/>
        </w:rPr>
        <w:instrText>التكاليف</w:instrText>
      </w:r>
      <w:r>
        <w:instrText xml:space="preserve"> </w:instrText>
      </w:r>
      <w:r>
        <w:rPr>
          <w:rFonts w:ascii="Times New Roman" w:hAnsi="Times New Roman"/>
        </w:rPr>
        <w:instrText>والسياسة</w:instrText>
      </w:r>
      <w:r>
        <w:instrText xml:space="preserve"> </w:instrText>
      </w:r>
      <w:r>
        <w:rPr>
          <w:rFonts w:ascii="Times New Roman" w:hAnsi="Times New Roman"/>
        </w:rPr>
        <w:instrText>التربوية</w:instrText>
      </w:r>
      <w:r>
        <w:instrText xml:space="preserve"> </w:instrText>
      </w:r>
      <w:r>
        <w:rPr>
          <w:rFonts w:ascii="Times New Roman" w:hAnsi="Times New Roman"/>
        </w:rPr>
        <w:instrText>والاستقلالية</w:instrText>
      </w:r>
      <w:r>
        <w:instrText xml:space="preserve">. </w:instrText>
      </w:r>
      <w:r>
        <w:rPr>
          <w:rFonts w:ascii="Times New Roman" w:hAnsi="Times New Roman"/>
        </w:rPr>
        <w:instrText>بهذا</w:instrText>
      </w:r>
      <w:r>
        <w:instrText xml:space="preserve"> </w:instrText>
      </w:r>
      <w:r>
        <w:rPr>
          <w:rFonts w:ascii="Times New Roman" w:hAnsi="Times New Roman"/>
        </w:rPr>
        <w:instrText>لابد</w:instrText>
      </w:r>
      <w:r>
        <w:instrText xml:space="preserve"> </w:instrText>
      </w:r>
      <w:r>
        <w:rPr>
          <w:rFonts w:ascii="Times New Roman" w:hAnsi="Times New Roman"/>
        </w:rPr>
        <w:instrText>من</w:instrText>
      </w:r>
      <w:r>
        <w:instrText xml:space="preserve"> </w:instrText>
      </w:r>
      <w:r>
        <w:rPr>
          <w:rFonts w:ascii="Times New Roman" w:hAnsi="Times New Roman"/>
        </w:rPr>
        <w:instrText>ترقية</w:instrText>
      </w:r>
      <w:r>
        <w:instrText xml:space="preserve"> </w:instrText>
      </w:r>
      <w:r>
        <w:rPr>
          <w:rFonts w:ascii="Times New Roman" w:hAnsi="Times New Roman"/>
        </w:rPr>
        <w:instrText>التربية</w:instrText>
      </w:r>
      <w:r>
        <w:instrText xml:space="preserve"> </w:instrText>
      </w:r>
      <w:r>
        <w:rPr>
          <w:rFonts w:ascii="Times New Roman" w:hAnsi="Times New Roman"/>
        </w:rPr>
        <w:instrText>الإسلامية</w:instrText>
      </w:r>
      <w:r>
        <w:instrText xml:space="preserve"> </w:instrText>
      </w:r>
      <w:r>
        <w:rPr>
          <w:rFonts w:ascii="Times New Roman" w:hAnsi="Times New Roman"/>
        </w:rPr>
        <w:instrText>الموجودة</w:instrText>
      </w:r>
      <w:r>
        <w:instrText xml:space="preserve"> </w:instrText>
      </w:r>
      <w:r>
        <w:rPr>
          <w:rFonts w:ascii="Times New Roman" w:hAnsi="Times New Roman"/>
        </w:rPr>
        <w:instrText>بمشاركة</w:instrText>
      </w:r>
      <w:r>
        <w:instrText xml:space="preserve"> </w:instrText>
      </w:r>
      <w:r>
        <w:rPr>
          <w:rFonts w:ascii="Times New Roman" w:hAnsi="Times New Roman"/>
        </w:rPr>
        <w:instrText>جميع</w:instrText>
      </w:r>
      <w:r>
        <w:instrText xml:space="preserve"> </w:instrText>
      </w:r>
      <w:r>
        <w:rPr>
          <w:rFonts w:ascii="Times New Roman" w:hAnsi="Times New Roman"/>
        </w:rPr>
        <w:instrText>الشخصيات</w:instrText>
      </w:r>
      <w:r>
        <w:instrText xml:space="preserve"> </w:instrText>
      </w:r>
      <w:r>
        <w:rPr>
          <w:rFonts w:ascii="Times New Roman" w:hAnsi="Times New Roman"/>
        </w:rPr>
        <w:instrText>في</w:instrText>
      </w:r>
      <w:r>
        <w:instrText xml:space="preserve"> </w:instrText>
      </w:r>
      <w:r>
        <w:rPr>
          <w:rFonts w:ascii="Times New Roman" w:hAnsi="Times New Roman"/>
        </w:rPr>
        <w:instrText>المجتمع</w:instrText>
      </w:r>
      <w:r>
        <w:instrText xml:space="preserve"> </w:instrText>
      </w:r>
      <w:r>
        <w:rPr>
          <w:rFonts w:ascii="Times New Roman" w:hAnsi="Times New Roman"/>
        </w:rPr>
        <w:instrText>المسلم</w:instrText>
      </w:r>
      <w:r>
        <w:instrText xml:space="preserve"> </w:instrText>
      </w:r>
      <w:r>
        <w:rPr>
          <w:rFonts w:ascii="Times New Roman" w:hAnsi="Times New Roman"/>
        </w:rPr>
        <w:instrText>لتكون</w:instrText>
      </w:r>
      <w:r>
        <w:instrText xml:space="preserve"> </w:instrText>
      </w:r>
      <w:r>
        <w:rPr>
          <w:rFonts w:ascii="Times New Roman" w:hAnsi="Times New Roman"/>
        </w:rPr>
        <w:instrText>التربية</w:instrText>
      </w:r>
      <w:r>
        <w:instrText xml:space="preserve"> </w:instrText>
      </w:r>
      <w:r>
        <w:rPr>
          <w:rFonts w:ascii="Times New Roman" w:hAnsi="Times New Roman"/>
        </w:rPr>
        <w:instrText>الإسلامية</w:instrText>
      </w:r>
      <w:r>
        <w:instrText xml:space="preserve"> </w:instrText>
      </w:r>
      <w:r>
        <w:rPr>
          <w:rFonts w:ascii="Times New Roman" w:hAnsi="Times New Roman"/>
        </w:rPr>
        <w:instrText>موافقة</w:instrText>
      </w:r>
      <w:r>
        <w:instrText xml:space="preserve"> </w:instrText>
      </w:r>
      <w:r>
        <w:rPr>
          <w:rFonts w:ascii="Times New Roman" w:hAnsi="Times New Roman"/>
        </w:rPr>
        <w:instrText>بما</w:instrText>
      </w:r>
      <w:r>
        <w:instrText xml:space="preserve"> </w:instrText>
      </w:r>
      <w:r>
        <w:rPr>
          <w:rFonts w:ascii="Times New Roman" w:hAnsi="Times New Roman"/>
        </w:rPr>
        <w:instrText>يريده</w:instrText>
      </w:r>
      <w:r>
        <w:instrText xml:space="preserve"> </w:instrText>
      </w:r>
      <w:r>
        <w:rPr>
          <w:rFonts w:ascii="Times New Roman" w:hAnsi="Times New Roman"/>
        </w:rPr>
        <w:instrText>الإسلام</w:instrText>
      </w:r>
      <w:r>
        <w:instrText xml:space="preserve">. </w:instrText>
      </w:r>
      <w:r>
        <w:rPr>
          <w:rFonts w:ascii="Times New Roman" w:hAnsi="Times New Roman"/>
        </w:rPr>
        <w:instrText>فظهور</w:instrText>
      </w:r>
      <w:r>
        <w:instrText xml:space="preserve"> </w:instrText>
      </w:r>
      <w:r>
        <w:rPr>
          <w:rFonts w:ascii="Times New Roman" w:hAnsi="Times New Roman"/>
        </w:rPr>
        <w:instrText>النظام</w:instrText>
      </w:r>
      <w:r>
        <w:instrText xml:space="preserve"> </w:instrText>
      </w:r>
      <w:r>
        <w:rPr>
          <w:rFonts w:ascii="Times New Roman" w:hAnsi="Times New Roman"/>
        </w:rPr>
        <w:instrText>التربوي</w:instrText>
      </w:r>
      <w:r>
        <w:instrText xml:space="preserve"> </w:instrText>
      </w:r>
      <w:r>
        <w:rPr>
          <w:rFonts w:ascii="Times New Roman" w:hAnsi="Times New Roman"/>
        </w:rPr>
        <w:instrText>العام</w:instrText>
      </w:r>
      <w:r>
        <w:instrText xml:space="preserve"> </w:instrText>
      </w:r>
      <w:r>
        <w:rPr>
          <w:rFonts w:ascii="Times New Roman" w:hAnsi="Times New Roman"/>
        </w:rPr>
        <w:instrText>والنظام</w:instrText>
      </w:r>
      <w:r>
        <w:instrText xml:space="preserve"> </w:instrText>
      </w:r>
      <w:r>
        <w:rPr>
          <w:rFonts w:ascii="Times New Roman" w:hAnsi="Times New Roman"/>
        </w:rPr>
        <w:instrText>التربوي</w:instrText>
      </w:r>
      <w:r>
        <w:instrText xml:space="preserve"> </w:instrText>
      </w:r>
      <w:r>
        <w:rPr>
          <w:rFonts w:ascii="Times New Roman" w:hAnsi="Times New Roman"/>
        </w:rPr>
        <w:instrText>الإسلامي</w:instrText>
      </w:r>
      <w:r>
        <w:instrText xml:space="preserve"> </w:instrText>
      </w:r>
      <w:r>
        <w:rPr>
          <w:rFonts w:ascii="Times New Roman" w:hAnsi="Times New Roman"/>
        </w:rPr>
        <w:instrText>في</w:instrText>
      </w:r>
      <w:r>
        <w:instrText xml:space="preserve"> </w:instrText>
      </w:r>
      <w:r>
        <w:rPr>
          <w:rFonts w:ascii="Times New Roman" w:hAnsi="Times New Roman"/>
        </w:rPr>
        <w:instrText>النظام</w:instrText>
      </w:r>
      <w:r>
        <w:instrText xml:space="preserve"> </w:instrText>
      </w:r>
      <w:r>
        <w:rPr>
          <w:rFonts w:ascii="Times New Roman" w:hAnsi="Times New Roman"/>
        </w:rPr>
        <w:instrText>التربوي</w:instrText>
      </w:r>
      <w:r>
        <w:instrText xml:space="preserve"> </w:instrText>
      </w:r>
      <w:r>
        <w:rPr>
          <w:rFonts w:ascii="Times New Roman" w:hAnsi="Times New Roman"/>
        </w:rPr>
        <w:instrText>الإندونيسي</w:instrText>
      </w:r>
      <w:r>
        <w:instrText xml:space="preserve"> </w:instrText>
      </w:r>
      <w:r>
        <w:rPr>
          <w:rFonts w:ascii="Times New Roman" w:hAnsi="Times New Roman"/>
        </w:rPr>
        <w:instrText>لا</w:instrText>
      </w:r>
      <w:r>
        <w:instrText xml:space="preserve"> </w:instrText>
      </w:r>
      <w:r>
        <w:rPr>
          <w:rFonts w:ascii="Times New Roman" w:hAnsi="Times New Roman"/>
        </w:rPr>
        <w:instrText>يمكن</w:instrText>
      </w:r>
      <w:r>
        <w:instrText xml:space="preserve"> </w:instrText>
      </w:r>
      <w:r>
        <w:rPr>
          <w:rFonts w:ascii="Times New Roman" w:hAnsi="Times New Roman"/>
        </w:rPr>
        <w:instrText>فصلهما،</w:instrText>
      </w:r>
      <w:r>
        <w:instrText xml:space="preserve"> </w:instrText>
      </w:r>
      <w:r>
        <w:rPr>
          <w:rFonts w:ascii="Times New Roman" w:hAnsi="Times New Roman"/>
        </w:rPr>
        <w:instrText>لأنهما</w:instrText>
      </w:r>
      <w:r>
        <w:instrText xml:space="preserve"> </w:instrText>
      </w:r>
      <w:r>
        <w:rPr>
          <w:rFonts w:ascii="Times New Roman" w:hAnsi="Times New Roman"/>
        </w:rPr>
        <w:instrText>مرتبطان</w:instrText>
      </w:r>
      <w:r>
        <w:instrText xml:space="preserve"> </w:instrText>
      </w:r>
      <w:r>
        <w:rPr>
          <w:rFonts w:ascii="Times New Roman" w:hAnsi="Times New Roman"/>
        </w:rPr>
        <w:instrText>ولكل</w:instrText>
      </w:r>
      <w:r>
        <w:instrText xml:space="preserve"> </w:instrText>
      </w:r>
      <w:r>
        <w:rPr>
          <w:rFonts w:ascii="Times New Roman" w:hAnsi="Times New Roman"/>
        </w:rPr>
        <w:instrText>خصائصه</w:instrText>
      </w:r>
      <w:r>
        <w:instrText xml:space="preserve"> </w:instrText>
      </w:r>
      <w:r>
        <w:rPr>
          <w:rFonts w:ascii="Times New Roman" w:hAnsi="Times New Roman"/>
        </w:rPr>
        <w:instrText>ومميزاته</w:instrText>
      </w:r>
      <w:r>
        <w:instrText xml:space="preserve"> </w:instrText>
      </w:r>
      <w:r>
        <w:rPr>
          <w:rFonts w:ascii="Times New Roman" w:hAnsi="Times New Roman"/>
        </w:rPr>
        <w:instrText>المتكاملتان</w:instrText>
      </w:r>
      <w:r>
        <w:instrText xml:space="preserve">. </w:instrText>
      </w:r>
      <w:r>
        <w:rPr>
          <w:rFonts w:ascii="Times New Roman" w:hAnsi="Times New Roman"/>
        </w:rPr>
        <w:instrText>في</w:instrText>
      </w:r>
      <w:r>
        <w:instrText xml:space="preserve"> </w:instrText>
      </w:r>
      <w:r>
        <w:rPr>
          <w:rFonts w:ascii="Times New Roman" w:hAnsi="Times New Roman"/>
        </w:rPr>
        <w:instrText>جانب</w:instrText>
      </w:r>
      <w:r>
        <w:instrText xml:space="preserve"> </w:instrText>
      </w:r>
      <w:r>
        <w:rPr>
          <w:rFonts w:ascii="Times New Roman" w:hAnsi="Times New Roman"/>
        </w:rPr>
        <w:instrText>أن</w:instrText>
      </w:r>
      <w:r>
        <w:instrText xml:space="preserve"> </w:instrText>
      </w:r>
      <w:r>
        <w:rPr>
          <w:rFonts w:ascii="Times New Roman" w:hAnsi="Times New Roman"/>
        </w:rPr>
        <w:instrText>أهداف</w:instrText>
      </w:r>
      <w:r>
        <w:instrText xml:space="preserve"> </w:instrText>
      </w:r>
      <w:r>
        <w:rPr>
          <w:rFonts w:ascii="Times New Roman" w:hAnsi="Times New Roman"/>
        </w:rPr>
        <w:instrText>التربية</w:instrText>
      </w:r>
      <w:r>
        <w:instrText xml:space="preserve"> </w:instrText>
      </w:r>
      <w:r>
        <w:rPr>
          <w:rFonts w:ascii="Times New Roman" w:hAnsi="Times New Roman"/>
        </w:rPr>
        <w:instrText>الوطنية</w:instrText>
      </w:r>
      <w:r>
        <w:instrText xml:space="preserve"> </w:instrText>
      </w:r>
      <w:r>
        <w:rPr>
          <w:rFonts w:ascii="Times New Roman" w:hAnsi="Times New Roman"/>
        </w:rPr>
        <w:instrText>هي</w:instrText>
      </w:r>
      <w:r>
        <w:instrText xml:space="preserve"> </w:instrText>
      </w:r>
      <w:r>
        <w:rPr>
          <w:rFonts w:ascii="Times New Roman" w:hAnsi="Times New Roman"/>
        </w:rPr>
        <w:instrText>تنمية</w:instrText>
      </w:r>
      <w:r>
        <w:instrText xml:space="preserve"> </w:instrText>
      </w:r>
      <w:r>
        <w:rPr>
          <w:rFonts w:ascii="Times New Roman" w:hAnsi="Times New Roman"/>
        </w:rPr>
        <w:instrText>قدرات</w:instrText>
      </w:r>
      <w:r>
        <w:instrText xml:space="preserve"> </w:instrText>
      </w:r>
      <w:r>
        <w:rPr>
          <w:rFonts w:ascii="Times New Roman" w:hAnsi="Times New Roman"/>
        </w:rPr>
        <w:instrText>التلاميذ</w:instrText>
      </w:r>
      <w:r>
        <w:instrText xml:space="preserve"> </w:instrText>
      </w:r>
      <w:r>
        <w:rPr>
          <w:rFonts w:ascii="Times New Roman" w:hAnsi="Times New Roman"/>
        </w:rPr>
        <w:instrText>ليكونوا</w:instrText>
      </w:r>
      <w:r>
        <w:instrText xml:space="preserve"> </w:instrText>
      </w:r>
      <w:r>
        <w:rPr>
          <w:rFonts w:ascii="Times New Roman" w:hAnsi="Times New Roman"/>
        </w:rPr>
        <w:instrText>أناسا</w:instrText>
      </w:r>
      <w:r>
        <w:instrText xml:space="preserve"> </w:instrText>
      </w:r>
      <w:r>
        <w:rPr>
          <w:rFonts w:ascii="Times New Roman" w:hAnsi="Times New Roman"/>
        </w:rPr>
        <w:instrText>مؤمنين</w:instrText>
      </w:r>
      <w:r>
        <w:instrText xml:space="preserve"> </w:instrText>
      </w:r>
      <w:r>
        <w:rPr>
          <w:rFonts w:ascii="Times New Roman" w:hAnsi="Times New Roman"/>
        </w:rPr>
        <w:instrText>بالله</w:instrText>
      </w:r>
      <w:r>
        <w:instrText xml:space="preserve"> </w:instrText>
      </w:r>
      <w:r>
        <w:rPr>
          <w:rFonts w:ascii="Times New Roman" w:hAnsi="Times New Roman"/>
        </w:rPr>
        <w:instrText>ومتقين،</w:instrText>
      </w:r>
      <w:r>
        <w:instrText xml:space="preserve"> </w:instrText>
      </w:r>
      <w:r>
        <w:rPr>
          <w:rFonts w:ascii="Times New Roman" w:hAnsi="Times New Roman"/>
        </w:rPr>
        <w:instrText>ومتخلقين</w:instrText>
      </w:r>
      <w:r>
        <w:instrText xml:space="preserve"> </w:instrText>
      </w:r>
      <w:r>
        <w:rPr>
          <w:rFonts w:ascii="Times New Roman" w:hAnsi="Times New Roman"/>
        </w:rPr>
        <w:instrText>بأخلاق</w:instrText>
      </w:r>
      <w:r>
        <w:instrText xml:space="preserve"> </w:instrText>
      </w:r>
      <w:r>
        <w:rPr>
          <w:rFonts w:ascii="Times New Roman" w:hAnsi="Times New Roman"/>
        </w:rPr>
        <w:instrText>كريمة،</w:instrText>
      </w:r>
      <w:r>
        <w:instrText xml:space="preserve"> </w:instrText>
      </w:r>
      <w:r>
        <w:rPr>
          <w:rFonts w:ascii="Times New Roman" w:hAnsi="Times New Roman"/>
        </w:rPr>
        <w:instrText>أصحّاء</w:instrText>
      </w:r>
      <w:r>
        <w:instrText xml:space="preserve"> </w:instrText>
      </w:r>
      <w:r>
        <w:rPr>
          <w:rFonts w:ascii="Times New Roman" w:hAnsi="Times New Roman"/>
        </w:rPr>
        <w:instrText>جسميا</w:instrText>
      </w:r>
      <w:r>
        <w:instrText xml:space="preserve"> </w:instrText>
      </w:r>
      <w:r>
        <w:rPr>
          <w:rFonts w:ascii="Times New Roman" w:hAnsi="Times New Roman"/>
        </w:rPr>
        <w:instrText>ولهم</w:instrText>
      </w:r>
      <w:r>
        <w:instrText xml:space="preserve"> </w:instrText>
      </w:r>
      <w:r>
        <w:rPr>
          <w:rFonts w:ascii="Times New Roman" w:hAnsi="Times New Roman"/>
        </w:rPr>
        <w:instrText>علوم</w:instrText>
      </w:r>
      <w:r>
        <w:instrText xml:space="preserve"> </w:instrText>
      </w:r>
      <w:r>
        <w:rPr>
          <w:rFonts w:ascii="Times New Roman" w:hAnsi="Times New Roman"/>
        </w:rPr>
        <w:instrText>ويرجى</w:instrText>
      </w:r>
      <w:r>
        <w:instrText xml:space="preserve"> </w:instrText>
      </w:r>
      <w:r>
        <w:rPr>
          <w:rFonts w:ascii="Times New Roman" w:hAnsi="Times New Roman"/>
        </w:rPr>
        <w:instrText>أن</w:instrText>
      </w:r>
      <w:r>
        <w:instrText xml:space="preserve"> </w:instrText>
      </w:r>
      <w:r>
        <w:rPr>
          <w:rFonts w:ascii="Times New Roman" w:hAnsi="Times New Roman"/>
        </w:rPr>
        <w:instrText>يكونوا</w:instrText>
      </w:r>
      <w:r>
        <w:instrText xml:space="preserve"> </w:instrText>
      </w:r>
      <w:r>
        <w:rPr>
          <w:rFonts w:ascii="Times New Roman" w:hAnsi="Times New Roman"/>
        </w:rPr>
        <w:instrText>مواطنين</w:instrText>
      </w:r>
      <w:r>
        <w:instrText xml:space="preserve"> </w:instrText>
      </w:r>
      <w:r>
        <w:rPr>
          <w:rFonts w:ascii="Times New Roman" w:hAnsi="Times New Roman"/>
        </w:rPr>
        <w:instrText>أمناء</w:instrText>
      </w:r>
      <w:r>
        <w:instrText xml:space="preserve"> </w:instrText>
      </w:r>
      <w:r>
        <w:rPr>
          <w:rFonts w:ascii="Times New Roman" w:hAnsi="Times New Roman"/>
        </w:rPr>
        <w:instrText>وديمقراطيين</w:instrText>
      </w:r>
      <w:r>
        <w:instrText>.   Keywords: Pendidikan Islam, pesantren, madrasah.","author":[{"dropping-particle":"","family":"Sakir","given":"Moh","non-dropping-particle":"","parse-names":false,"suffix":""}],"container-title":"Cendekia: Jurnal Kependidikan dan Kemasyarakatan","id":"ITEM-1","issue":"1","issued":{"date-parts":[["2016"]]},"page":"103","title":"Pendidikan Islam Dalam Sistem Pendidikan Nasional","type":"article-journal","volume":"12"},"uris":["http://www.mendeley.com/documents/?uuid=9fda6cee-9647-4e14-ab44-b323b57c5077"]}],"mendeley":{"formattedCitation":"(Sakir 2016)","plainTextFormattedCitation":"(Sakir 2016)","previouslyFormattedCitation":"(Sakir 2016)"},"properties":{"noteIndex":0},"schema":"https://github.com/citation-style-language/schema/raw/master/csl-citation.json"}</w:instrText>
      </w:r>
      <w:r>
        <w:fldChar w:fldCharType="separate"/>
      </w:r>
      <w:r w:rsidRPr="006B6C77">
        <w:rPr>
          <w:noProof/>
        </w:rPr>
        <w:t>(Sakir 2016)</w:t>
      </w:r>
      <w:r>
        <w:fldChar w:fldCharType="end"/>
      </w:r>
      <w:r>
        <w:t xml:space="preserve"> bahwa </w:t>
      </w:r>
      <w:r w:rsidRPr="006B6C77">
        <w:t>pendidikan islam merupakan upaya untuk menjadikan keseimbangan kepribadian manusia secara universal melalui pembelajaran dalam h</w:t>
      </w:r>
      <w:r>
        <w:t>al melatih jiwa, akal, tindakan perilaku</w:t>
      </w:r>
      <w:r w:rsidRPr="006B6C77">
        <w:t xml:space="preserve"> dan potensi yang dimiliki. </w:t>
      </w:r>
      <w:r>
        <w:t xml:space="preserve">Kemudian dipertegas oleh </w:t>
      </w:r>
      <w:r>
        <w:fldChar w:fldCharType="begin" w:fldLock="1"/>
      </w:r>
      <w:r>
        <w:instrText>ADDIN CSL_CITATION {"citationItems":[{"id":"ITEM-1","itemData":{"ISSN":"2723-1143","abstract":"Pendidikan Islam dapat diwujudkan dengan upaya mengarahkan, membimbing anak didik dan--yang lebih penting dari itu menumbuhkembangkan potensi-potensi alamiah yang diterima anak sejak ia dilahirkan. Potensi-potensi itulah yang dikenal--dalam pendidikan Islam sebagai fitrah. Pengembangan fitrah dalam pendidikan Islam selayaknya dilakukan dengan menjalankan aktivitas pembelajaran sebagai objek yang utuh dan mempunyai kebutuhan-kebutuhan yang berangkat dari potensi-potensi yang ia miliki. Potensi-potensi manusia yang harus dikembangkan dalam pendidikan Islam berupa: Potensi dasar, Bakat dan kecerdasan, Instink (ghârizah), Karakter, Nafsu/dorongan, Keturunan/hereditas. Oleh karena itu proses pendidikan tidak hanya menuntut transfer ilmu pengetahuan dan nilai sikap kepada peserta didik, akan tetapi juga kemampuan pendidik yang profesional dengan tidak mengenyampingkan aspek sosio-kultural di mana manusia itu dibesarkan. Bahwa urgensi pendidikan Islam dalam pengembangan fitrah merupakan proses pembentukan individu untuk mengembangkan fitrah keagamaannya, yang secara konseptual dipahami, dianalisis serta dikembangkan dari ajaran Al-Qur’ân dan Al-Sunnah melalui proses pembudayaan dan pewarisan serta pengembangan kedua sumber Islam tersebut pada setiap generasi dalam sejarah umat Islam dalam mencapai kebahagiaan dan kebaikan di dunia dan akhirat.","author":[{"dropping-particle":"","family":"Mayasari","given":"Eka","non-dropping-particle":"","parse-names":false,"suffix":""}],"container-title":"Serambi Tarbawi","id":"ITEM-1","issue":"2","issued":{"date-parts":[["2015"]]},"page":"41-60","title":"Urgensi Pendidikan Islam Terhadap Pengembangan Fitrah Manusia","type":"article-journal","volume":"3"},"uris":["http://www.mendeley.com/documents/?uuid=1ee1dbb0-6ca1-4a14-bb8a-154cd77b2823"]}],"mendeley":{"formattedCitation":"(Mayasari 2015)","plainTextFormattedCitation":"(Mayasari 2015)","previouslyFormattedCitation":"(Mayasari 2015)"},"properties":{"noteIndex":0},"schema":"https://github.com/citation-style-language/schema/raw/master/csl-citation.json"}</w:instrText>
      </w:r>
      <w:r>
        <w:fldChar w:fldCharType="separate"/>
      </w:r>
      <w:r w:rsidRPr="00D624B7">
        <w:rPr>
          <w:noProof/>
        </w:rPr>
        <w:t>(Mayasari 2015)</w:t>
      </w:r>
      <w:r>
        <w:fldChar w:fldCharType="end"/>
      </w:r>
      <w:r>
        <w:t xml:space="preserve"> u</w:t>
      </w:r>
      <w:r w:rsidRPr="00D624B7">
        <w:t>rgensi pendidikan Islam untuk mengembangkan fitrah manusia membentuk individu yang</w:t>
      </w:r>
      <w:r>
        <w:t xml:space="preserve"> berkarakter dan</w:t>
      </w:r>
      <w:r w:rsidRPr="00D624B7">
        <w:t xml:space="preserve"> ber</w:t>
      </w:r>
      <w:r w:rsidR="00E54074">
        <w:t>wawasan keagamaan yang berasalkan</w:t>
      </w:r>
      <w:r w:rsidRPr="00D624B7">
        <w:t xml:space="preserve"> </w:t>
      </w:r>
      <w:r w:rsidR="00E54074">
        <w:t xml:space="preserve">kepada </w:t>
      </w:r>
      <w:r w:rsidRPr="00D624B7">
        <w:t>Al-Quran dan Sunnah.</w:t>
      </w:r>
    </w:p>
    <w:p w:rsidR="00046CB9" w:rsidRDefault="00072FC0" w:rsidP="00046CB9">
      <w:pPr>
        <w:pStyle w:val="BodyText"/>
        <w:rPr>
          <w:lang w:eastAsia="id-ID"/>
        </w:rPr>
      </w:pPr>
      <w:r>
        <w:t>Membina karakter peserta didik sendiri tidak dapat diandalkan begitu saja dengan pola pola pendidikan umum yang terdapat dalam rencana saja tanpa adanya pergerakan yang konkret, diperlukan adanya pertimbangan dan wawasan tentang pendidikan karakter apa saja yang akan di muat oleh kurikulum yang dilaksanakan. Karakter merupakan produk terpenting dalam sebuah kurikulum, yang bisa diterapkan dalam mata pelajaran, salah satunya mata pelajaran Ilmu Pengetahuan Alam dan Sosial (IPAS).</w:t>
      </w:r>
      <w:r w:rsidR="00046CB9">
        <w:t xml:space="preserve"> </w:t>
      </w:r>
      <w:r w:rsidR="008902A4">
        <w:rPr>
          <w:lang w:eastAsia="id-ID"/>
        </w:rPr>
        <w:t xml:space="preserve">Lingkungan alam dan sosial menjadi tempat berlangsung nya pembelajaran bagi peserta didik, yang mana alam sebagai tempat belajar langsung dan sosial sebagai tempat interaksi dan bersosialisasi sesama manusia. Oleh karena itu pendidikan </w:t>
      </w:r>
      <w:r w:rsidR="00E54074">
        <w:rPr>
          <w:lang w:eastAsia="id-ID"/>
        </w:rPr>
        <w:t xml:space="preserve">di masa </w:t>
      </w:r>
      <w:r w:rsidR="008902A4">
        <w:rPr>
          <w:lang w:eastAsia="id-ID"/>
        </w:rPr>
        <w:t>sekarang ini memerlukan</w:t>
      </w:r>
      <w:r w:rsidR="00E54074">
        <w:rPr>
          <w:lang w:eastAsia="id-ID"/>
        </w:rPr>
        <w:t>a adanya</w:t>
      </w:r>
      <w:r w:rsidR="008902A4">
        <w:rPr>
          <w:lang w:eastAsia="id-ID"/>
        </w:rPr>
        <w:t xml:space="preserve"> peran agama dalam proses pembelajaran untuk menghasilkan peserta didik yang baik akhlak sesamanya dan menjaga alam sekitarnya. Hal ini diperlukan untuk mencegah perilaku yang melanggar norma dan aturan yang berlaku ditengah masyarakat misalnya peserta didik seusia sekolah dasar</w:t>
      </w:r>
      <w:r w:rsidR="00031CE5">
        <w:rPr>
          <w:lang w:eastAsia="id-ID"/>
        </w:rPr>
        <w:t xml:space="preserve"> yang kecanduan bermain game online</w:t>
      </w:r>
      <w:r w:rsidR="008902A4">
        <w:rPr>
          <w:lang w:eastAsia="id-ID"/>
        </w:rPr>
        <w:t xml:space="preserve">, adanya kebiasaan </w:t>
      </w:r>
      <w:r w:rsidR="00031CE5">
        <w:rPr>
          <w:lang w:eastAsia="id-ID"/>
        </w:rPr>
        <w:t xml:space="preserve">membully teman, </w:t>
      </w:r>
      <w:r w:rsidR="00031CE5">
        <w:rPr>
          <w:lang w:eastAsia="id-ID"/>
        </w:rPr>
        <w:lastRenderedPageBreak/>
        <w:t xml:space="preserve">berkelahi sesamanya dan </w:t>
      </w:r>
      <w:r w:rsidR="008902A4">
        <w:rPr>
          <w:lang w:eastAsia="id-ID"/>
        </w:rPr>
        <w:t>perilaku menyimpang</w:t>
      </w:r>
      <w:r w:rsidR="00031CE5">
        <w:rPr>
          <w:lang w:eastAsia="id-ID"/>
        </w:rPr>
        <w:t xml:space="preserve"> yang belum sepatutnya dilakukan</w:t>
      </w:r>
      <w:r w:rsidR="008902A4">
        <w:rPr>
          <w:lang w:eastAsia="id-ID"/>
        </w:rPr>
        <w:t xml:space="preserve"> oleh anak usia sekolah dasar. </w:t>
      </w:r>
    </w:p>
    <w:p w:rsidR="008902A4" w:rsidRDefault="008902A4" w:rsidP="00046CB9">
      <w:pPr>
        <w:pStyle w:val="BodyText"/>
      </w:pPr>
      <w:r>
        <w:rPr>
          <w:lang w:eastAsia="id-ID"/>
        </w:rPr>
        <w:t xml:space="preserve">Permasalahan </w:t>
      </w:r>
      <w:r w:rsidR="005B4495">
        <w:rPr>
          <w:lang w:eastAsia="id-ID"/>
        </w:rPr>
        <w:t xml:space="preserve">yang terjadi di SDN </w:t>
      </w:r>
      <w:r>
        <w:rPr>
          <w:lang w:eastAsia="id-ID"/>
        </w:rPr>
        <w:t>Adisucipto</w:t>
      </w:r>
      <w:r w:rsidR="005B4495">
        <w:rPr>
          <w:lang w:eastAsia="id-ID"/>
        </w:rPr>
        <w:t xml:space="preserve"> 1</w:t>
      </w:r>
      <w:r>
        <w:rPr>
          <w:lang w:eastAsia="id-ID"/>
        </w:rPr>
        <w:t xml:space="preserve"> Yogyakarta dimana peserta didik</w:t>
      </w:r>
      <w:r w:rsidR="005B4495">
        <w:rPr>
          <w:lang w:eastAsia="id-ID"/>
        </w:rPr>
        <w:t xml:space="preserve">, ditemukan </w:t>
      </w:r>
      <w:r>
        <w:rPr>
          <w:lang w:eastAsia="id-ID"/>
        </w:rPr>
        <w:t>beberapa orang siswa yang suka membully teman sekelasnya, berbicara kotor</w:t>
      </w:r>
      <w:r w:rsidR="00031CE5">
        <w:rPr>
          <w:lang w:eastAsia="id-ID"/>
        </w:rPr>
        <w:t xml:space="preserve"> dengan bahasa daerahnya, dan kompleksitas permasalahan mengenai karakter peserta didik. Selain </w:t>
      </w:r>
      <w:r w:rsidR="005B4495">
        <w:rPr>
          <w:lang w:eastAsia="id-ID"/>
        </w:rPr>
        <w:t xml:space="preserve">itu SDN </w:t>
      </w:r>
      <w:r w:rsidR="00031CE5">
        <w:rPr>
          <w:lang w:eastAsia="id-ID"/>
        </w:rPr>
        <w:t>Adisucipto</w:t>
      </w:r>
      <w:r w:rsidR="005B4495">
        <w:rPr>
          <w:lang w:eastAsia="id-ID"/>
        </w:rPr>
        <w:t xml:space="preserve"> 1</w:t>
      </w:r>
      <w:r w:rsidR="003C46D0">
        <w:rPr>
          <w:lang w:eastAsia="id-ID"/>
        </w:rPr>
        <w:t xml:space="preserve"> Yogyakarta</w:t>
      </w:r>
      <w:r w:rsidR="00031CE5">
        <w:rPr>
          <w:lang w:eastAsia="id-ID"/>
        </w:rPr>
        <w:t xml:space="preserve"> merupakan sekolah yang memiliki keberagamaan peserta didik dan tentunya mereka dibekali dengan pengetahuan keagaamaan di sekolah tersebut sesuai dengan agamanya masing-masing. Oleh karena itu untuk mencegah permasalahan mengenai karakter peserta didik tersebut, perlu adanya penanaman nilai-nilai keagamaan atau keislaman dimulai dari usia sekolah dasar saat ini.</w:t>
      </w:r>
    </w:p>
    <w:p w:rsidR="00031CE5" w:rsidRDefault="00031CE5" w:rsidP="00170532">
      <w:pPr>
        <w:pStyle w:val="BodyText"/>
        <w:rPr>
          <w:lang w:eastAsia="id-ID"/>
        </w:rPr>
      </w:pPr>
      <w:r>
        <w:rPr>
          <w:lang w:eastAsia="id-ID"/>
        </w:rPr>
        <w:t>Pada hakikatnya manusia merupakan mahluk sosial yang membutuhkan orang lain untuk saling menjalin hubungan, interaksi</w:t>
      </w:r>
      <w:r w:rsidR="003C46D0">
        <w:rPr>
          <w:lang w:eastAsia="id-ID"/>
        </w:rPr>
        <w:t xml:space="preserve"> bertujuan</w:t>
      </w:r>
      <w:r>
        <w:rPr>
          <w:lang w:eastAsia="id-ID"/>
        </w:rPr>
        <w:t xml:space="preserve"> agar bertahan hidup secara kebersamaan. </w:t>
      </w:r>
      <w:r w:rsidR="00175784">
        <w:rPr>
          <w:lang w:eastAsia="id-ID"/>
        </w:rPr>
        <w:t>Selanjutnya</w:t>
      </w:r>
      <w:r w:rsidR="003C46D0">
        <w:rPr>
          <w:lang w:eastAsia="id-ID"/>
        </w:rPr>
        <w:t xml:space="preserve"> </w:t>
      </w:r>
      <w:r w:rsidR="00175784">
        <w:rPr>
          <w:lang w:eastAsia="id-ID"/>
        </w:rPr>
        <w:t xml:space="preserve">dalam bidang alam </w:t>
      </w:r>
      <w:r>
        <w:rPr>
          <w:lang w:eastAsia="id-ID"/>
        </w:rPr>
        <w:t xml:space="preserve">juga manusia harus menjaga dan belajar dari fenomena alam disekitarnya untuk mendapatkan keamaan dan kenyamanan. </w:t>
      </w:r>
      <w:r w:rsidR="00175784">
        <w:rPr>
          <w:lang w:eastAsia="id-ID"/>
        </w:rPr>
        <w:t>Berdasarkan hal ini pembelajaran Ilmu Pengetahuan Alam dan Sosial (IPAS) merupakan pembelajaran yang idealnya dapat mengintegrasikan atau membuat adanya hubungan dengan nilai-nilai keislaman. Pembelajaran IPAS adalah pembelajaran yang mengabungkan antara pembelajaran Ilmu Pengetahuan Alam (IPA) dengan Ilmu Pengetahuan Sosial (IPAS) kedalam satu pembelajaran dengan tujuan untuk</w:t>
      </w:r>
      <w:r w:rsidR="003C46D0">
        <w:rPr>
          <w:lang w:eastAsia="id-ID"/>
        </w:rPr>
        <w:t xml:space="preserve"> membuat</w:t>
      </w:r>
      <w:r w:rsidR="00175784">
        <w:rPr>
          <w:lang w:eastAsia="id-ID"/>
        </w:rPr>
        <w:t xml:space="preserve"> peserta didik dapat melakukan pengelolaan</w:t>
      </w:r>
      <w:r w:rsidR="003C46D0">
        <w:rPr>
          <w:lang w:eastAsia="id-ID"/>
        </w:rPr>
        <w:t xml:space="preserve"> terhadap</w:t>
      </w:r>
      <w:r w:rsidR="00175784">
        <w:rPr>
          <w:lang w:eastAsia="id-ID"/>
        </w:rPr>
        <w:t xml:space="preserve"> </w:t>
      </w:r>
      <w:r w:rsidR="003C46D0">
        <w:rPr>
          <w:lang w:eastAsia="id-ID"/>
        </w:rPr>
        <w:t xml:space="preserve">lingkungan alam dan sosial kedalam satu kesatuan </w:t>
      </w:r>
      <w:r w:rsidR="003C46D0">
        <w:rPr>
          <w:lang w:eastAsia="id-ID"/>
        </w:rPr>
        <w:fldChar w:fldCharType="begin" w:fldLock="1"/>
      </w:r>
      <w:r w:rsidR="005B4495">
        <w:rPr>
          <w:lang w:eastAsia="id-ID"/>
        </w:rPr>
        <w:instrText>ADDIN CSL_CITATION {"citationItems":[{"id":"ITEM-1","itemData":{"URL":"https://ditpsd.kemdikbud.go.id/artikel/detail/hal-hal-esensial-kurikulum-merdeka-di-jenjang-sd","author":[{"dropping-particle":"","family":"Direktorat Sekolah Dasar","given":"","non-dropping-particle":"","parse-names":false,"suffix":""}],"container-title":"https://ditpsd.kemdikbud.go.id/","id":"ITEM-1","issued":{"date-parts":[["2022"]]},"title":"Pembelajaran IPAS dalam Kurikulum Merdeka di Sekolah Dasar","type":"webpage"},"uris":["http://www.mendeley.com/documents/?uuid=f8e84eb0-6697-4d34-8bcd-cc819a8f3dd1"]}],"mendeley":{"formattedCitation":"(Direktorat Sekolah Dasar 2022)","plainTextFormattedCitation":"(Direktorat Sekolah Dasar 2022)","previouslyFormattedCitation":"(Direktorat Sekolah Dasar 2022)"},"properties":{"noteIndex":0},"schema":"https://github.com/citation-style-language/schema/raw/master/csl-citation.json"}</w:instrText>
      </w:r>
      <w:r w:rsidR="003C46D0">
        <w:rPr>
          <w:lang w:eastAsia="id-ID"/>
        </w:rPr>
        <w:fldChar w:fldCharType="separate"/>
      </w:r>
      <w:r w:rsidR="003C46D0" w:rsidRPr="003C46D0">
        <w:rPr>
          <w:noProof/>
          <w:lang w:eastAsia="id-ID"/>
        </w:rPr>
        <w:t>(Direktorat Sekolah Dasar 2022)</w:t>
      </w:r>
      <w:r w:rsidR="003C46D0">
        <w:rPr>
          <w:lang w:eastAsia="id-ID"/>
        </w:rPr>
        <w:fldChar w:fldCharType="end"/>
      </w:r>
      <w:r w:rsidR="003C46D0">
        <w:rPr>
          <w:lang w:eastAsia="id-ID"/>
        </w:rPr>
        <w:t>.</w:t>
      </w:r>
    </w:p>
    <w:p w:rsidR="003C46D0" w:rsidRDefault="003C46D0" w:rsidP="00170532">
      <w:pPr>
        <w:pStyle w:val="BodyText"/>
        <w:rPr>
          <w:lang w:eastAsia="id-ID"/>
        </w:rPr>
      </w:pPr>
      <w:r>
        <w:rPr>
          <w:lang w:eastAsia="id-ID"/>
        </w:rPr>
        <w:t xml:space="preserve">Merujuk pada </w:t>
      </w:r>
      <w:r w:rsidR="00456C63">
        <w:rPr>
          <w:lang w:eastAsia="id-ID"/>
        </w:rPr>
        <w:t>pernyataan terse</w:t>
      </w:r>
      <w:r>
        <w:rPr>
          <w:lang w:eastAsia="id-ID"/>
        </w:rPr>
        <w:t>but, maka sangat penting untuk meng</w:t>
      </w:r>
      <w:r w:rsidR="008F4C84">
        <w:rPr>
          <w:lang w:eastAsia="id-ID"/>
        </w:rPr>
        <w:t xml:space="preserve">aitkan dan mengitegrasikan nilai-nilai keislaman bertujuan untuk membentuk kepribadian peserta didik yang memiliki karakter baik sesamanya dan dalam lingkungan kehidupan. Salah satu karakter yang penting adalah karakter religius yang harus ditanamkan dan diimplementasikan dalam pembelajaran untuk peserta didik nanti nya setelah dan sesudah belajar IPAS di sekolah. Selain dari pembelajaran IPAS mata pelajaran lain juga bisa melakukan penginterasian dengan nilai-nilai keislaman seperti mata pelajaran yang terdapat dalam kurikulum merdeka seperti: Bahasa Indonesia, PPKN, Matematika dan lain sebagainya. Sesuai </w:t>
      </w:r>
      <w:r w:rsidR="00456C63">
        <w:rPr>
          <w:lang w:eastAsia="id-ID"/>
        </w:rPr>
        <w:t>dengan perny</w:t>
      </w:r>
      <w:r w:rsidR="008F4C84">
        <w:rPr>
          <w:lang w:eastAsia="id-ID"/>
        </w:rPr>
        <w:t>at</w:t>
      </w:r>
      <w:r w:rsidR="00456C63">
        <w:rPr>
          <w:lang w:eastAsia="id-ID"/>
        </w:rPr>
        <w:t>a</w:t>
      </w:r>
      <w:r w:rsidR="008F4C84">
        <w:rPr>
          <w:lang w:eastAsia="id-ID"/>
        </w:rPr>
        <w:t>an terse</w:t>
      </w:r>
      <w:r w:rsidR="00456C63">
        <w:rPr>
          <w:lang w:eastAsia="id-ID"/>
        </w:rPr>
        <w:t xml:space="preserve">but </w:t>
      </w:r>
      <w:r w:rsidR="00456C63">
        <w:t xml:space="preserve">terdapat beberapa penelitian yang menunjukan pentingnya nilai keislaman pada pembelajaran dalam kurikulum yang dilaksanakan di lembaga pendidikan. Penelitian oleh  Ikhwan </w:t>
      </w:r>
      <w:r w:rsidR="00456C63">
        <w:fldChar w:fldCharType="begin" w:fldLock="1"/>
      </w:r>
      <w:r w:rsidR="00456C63">
        <w:instrText>ADDIN CSL_CITATION {"citationItems":[{"id":"ITEM-1","itemData":{"DOI":"10.21274/taalum.2014.2.02.179-194","ISSN":"2303-1891","author":[{"dropping-particle":"","family":"Ikhwan","given":"Afiful","non-dropping-particle":"","parse-names":false,"suffix":""}],"container-title":"Ta'allum: Jurnal Pendidikan Islam","id":"ITEM-1","issue":"2","issued":{"date-parts":[["2014"]]},"title":"Integrasi Pendidikan Islam (Nilai-Nilai Islami dalam Pembelajaran)","type":"article-journal","volume":"2"},"uris":["http://www.mendeley.com/documents/?uuid=45152a31-bf38-4dcb-8192-7303ac3115dc"]}],"mendeley":{"formattedCitation":"(Ikhwan 2014)","manualFormatting":"(2014)","plainTextFormattedCitation":"(Ikhwan 2014)","previouslyFormattedCitation":"(Ikhwan 2014)"},"properties":{"noteIndex":0},"schema":"https://github.com/citation-style-language/schema/raw/master/csl-citation.json"}</w:instrText>
      </w:r>
      <w:r w:rsidR="00456C63">
        <w:fldChar w:fldCharType="separate"/>
      </w:r>
      <w:r w:rsidR="00456C63">
        <w:rPr>
          <w:noProof/>
        </w:rPr>
        <w:t>(</w:t>
      </w:r>
      <w:r w:rsidR="00456C63" w:rsidRPr="00CE7DF8">
        <w:rPr>
          <w:noProof/>
        </w:rPr>
        <w:t>2014)</w:t>
      </w:r>
      <w:r w:rsidR="00456C63">
        <w:fldChar w:fldCharType="end"/>
      </w:r>
      <w:r w:rsidR="00456C63">
        <w:t xml:space="preserve"> menyimpulkan bahwa </w:t>
      </w:r>
      <w:r w:rsidR="00456C63" w:rsidRPr="002B62D7">
        <w:t>integrasi nilai pendidikan Islam dengan pendidikan umum dilaksanakan dari universitas keilmuan yang penting diterapakan dalam pembelajaran tanpa membedakan perbedaan keilmuan.</w:t>
      </w:r>
      <w:r w:rsidR="00456C63">
        <w:t xml:space="preserve"> Selanjutnya dalam penelitian Rohmah </w:t>
      </w:r>
      <w:r w:rsidR="00456C63">
        <w:fldChar w:fldCharType="begin" w:fldLock="1"/>
      </w:r>
      <w:r w:rsidR="00456C63">
        <w:instrText>ADDIN CSL_CITATION {"citationItems":[{"id":"ITEM-1","itemData":{"DOI":"10.54180/elbanat.2019.9.2.197-218","ISSN":"2087-4820","abstract":"Kehidupan di era globalisasi memungkinkan sikap religius siswa tergerus. Oleh sebab itu, penting untuk dilakukan internalisasi nilai-nilai pendidikan Islam sejak pendidikan sekolah dasar. Penelitian ini bertujuan untuk menganalisis integrasi kurikulum berikut proses internalisasi nilai pendidikan Islam dalam membentuk sikap religius siswa. Penelitian ini dilakukan di Sekolah Dasar Islam Terpadu (SDIT) Ghilmani Surabaya dengan menggunakan pendekatan deskriptif kualitatif. Temuan penelitian menunjukkan bahwa kurikulum SDIT Ghilmani Surabaya menggunakan kombinasi dari kurikulum Kementerian Pendidikan Nasional, kurikulum Kementerian Agama, dan kurikulum lokal. Proses internalisasi nilai pendidikan Islam terhadap sikap religius siswa dilakukan dengan cara membujuk, membiasakan, menumbuhkan kesadaran siswa, meningkatkan disiplin serta menjunjung tinggi peraturan sekolah. Sedangkan metode pembelajaran melalui ceramah, bercerita, tanya jawab, demontrasi, menumbuhkan kebiasaan baik, dan keteladanan. Dengan demikian, integrasi kurikulum dan internalisasi nilai-nilai pendidikan Islam di SDIT Ghilmani dapat membentuk siswa yang memiliki sikap religius terpuji, taat pada Allah, peduli kepada sesama, berkepribadian baik, jujur, disiplin dan bertanggungjawab.","author":[{"dropping-particle":"","family":"Rohmah","given":"Naily","non-dropping-particle":"","parse-names":false,"suffix":""}],"container-title":"EL-BANAT: Jurnal Pemikiran dan Pendidikan Islam","id":"ITEM-1","issue":"2","issued":{"date-parts":[["2019"]]},"page":"197-218","title":"Integrasi Kurikulum dan Internalisasi Nilai-nilai Pendidikan Islam dalam Membentuk Sikap Religius Siswa","type":"article-journal","volume":"9"},"uris":["http://www.mendeley.com/documents/?uuid=d82f1032-8347-4ba8-bceb-1fd94d8d7b13"]}],"mendeley":{"formattedCitation":"(Rohmah 2019)","manualFormatting":"(2019)","plainTextFormattedCitation":"(Rohmah 2019)","previouslyFormattedCitation":"(Rohmah 2019)"},"properties":{"noteIndex":0},"schema":"https://github.com/citation-style-language/schema/raw/master/csl-citation.json"}</w:instrText>
      </w:r>
      <w:r w:rsidR="00456C63">
        <w:fldChar w:fldCharType="separate"/>
      </w:r>
      <w:r w:rsidR="00456C63">
        <w:rPr>
          <w:noProof/>
        </w:rPr>
        <w:t>(</w:t>
      </w:r>
      <w:r w:rsidR="00456C63" w:rsidRPr="00053E21">
        <w:rPr>
          <w:noProof/>
        </w:rPr>
        <w:t>2019)</w:t>
      </w:r>
      <w:r w:rsidR="00456C63">
        <w:fldChar w:fldCharType="end"/>
      </w:r>
      <w:r w:rsidR="00456C63">
        <w:t xml:space="preserve"> mengemukakan b</w:t>
      </w:r>
      <w:r w:rsidR="00456C63" w:rsidRPr="007D3391">
        <w:t>ahwa integrasi kurikulum</w:t>
      </w:r>
      <w:r w:rsidR="00456C63">
        <w:t xml:space="preserve"> terdapat dalam pembelajaran di integrasikan</w:t>
      </w:r>
      <w:r w:rsidR="00456C63" w:rsidRPr="007D3391">
        <w:t xml:space="preserve"> dengan nilai pendidikan Islam di Sekolah Dasar memiliki manfaat terutama meningkatkan sikap religius pada siswa, guru sebagai pengajar harus mampu mengintegrasikan materi dan mengimplementasikan dalam pembelajaran.</w:t>
      </w:r>
      <w:r w:rsidR="00456C63">
        <w:t xml:space="preserve"> Kemudian penelitian Latipah,dkk </w:t>
      </w:r>
      <w:r w:rsidR="00456C63">
        <w:fldChar w:fldCharType="begin" w:fldLock="1"/>
      </w:r>
      <w:r w:rsidR="00456C63">
        <w:instrText>ADDIN CSL_CITATION {"citationItems":[{"id":"ITEM-1","itemData":{"DOI":"10.29300/atmipi.v19.i1.3843","author":[{"dropping-particle":"","family":"Latipah","given":"Nurlia","non-dropping-particle":"","parse-names":false,"suffix":""},{"dropping-particle":"","family":"Ulum","given":"Bakhrul","non-dropping-particle":"","parse-names":false,"suffix":""},{"dropping-particle":"","family":"Niam","given":"Falahun","non-dropping-particle":"","parse-names":false,"suffix":""}],"container-title":"At-Ta’lim","id":"ITEM-1","issue":"1","issued":{"date-parts":[["2020"]]},"page":"132-144","title":"Analisis Integrasi Nilai Pendidikan Islam Pada Kurikulum Tadris IPA IAIN Bengkulu","type":"article-journal","volume":"19"},"uris":["http://www.mendeley.com/documents/?uuid=13405abb-c0c3-43fc-b4ea-6f46d8554f2e"]}],"mendeley":{"formattedCitation":"(Latipah, Ulum, and Niam 2020)","manualFormatting":"(2020)","plainTextFormattedCitation":"(Latipah, Ulum, and Niam 2020)","previouslyFormattedCitation":"(Latipah, Ulum, and Niam 2020)"},"properties":{"noteIndex":0},"schema":"https://github.com/citation-style-language/schema/raw/master/csl-citation.json"}</w:instrText>
      </w:r>
      <w:r w:rsidR="00456C63">
        <w:fldChar w:fldCharType="separate"/>
      </w:r>
      <w:r w:rsidR="00456C63">
        <w:rPr>
          <w:noProof/>
        </w:rPr>
        <w:t>(</w:t>
      </w:r>
      <w:r w:rsidR="00456C63" w:rsidRPr="007D3391">
        <w:rPr>
          <w:noProof/>
        </w:rPr>
        <w:t>2020)</w:t>
      </w:r>
      <w:r w:rsidR="00456C63">
        <w:fldChar w:fldCharType="end"/>
      </w:r>
      <w:r w:rsidR="00456C63">
        <w:t xml:space="preserve"> menjelaskan bahwa integrasi pembelajaran dalam pendidikan Islam bermuara kepada karakter religius yang harus dimiliki oleh peserta didik didalam proses pembelajaran.</w:t>
      </w:r>
    </w:p>
    <w:p w:rsidR="007E3543" w:rsidRDefault="00DF57BC" w:rsidP="00DF57BC">
      <w:pPr>
        <w:pStyle w:val="BodyText"/>
      </w:pPr>
      <w:r>
        <w:t xml:space="preserve">Sejalan dengan penelitian Tesis oleh  Akbar </w:t>
      </w:r>
      <w:r>
        <w:fldChar w:fldCharType="begin" w:fldLock="1"/>
      </w:r>
      <w:r w:rsidR="00DB4561">
        <w:instrText>ADDIN CSL_CITATION {"citationItems":[{"id":"ITEM-1","itemData":{"abstract":"… Agama Islam berbasis merdeka belajar, sekolah membentuk tim Guru PAI dan Budi Pekerti … Tim Guru PAI dan Budi Pekerti juga menyusun kalender pendidikan, Prota, Promes, RPP …","author":[{"dropping-particle":"","family":"Akbar","given":"Muhammad Ilham","non-dropping-particle":"","parse-names":false,"suffix":""}],"id":"ITEM-1","issued":{"date-parts":[["2021"]]},"number-of-pages":"24-43","publisher":"Universitas Islam Negeri Maulana Malik Ibrahim Malang","title":"Pembelajaran Pendidikan Agama Islam dan Budi Pekerti Berbasis Merdeka Belajar di SD Anak Saleh Malang","type":"thesis"},"uris":["http://www.mendeley.com/documents/?uuid=3335d6ba-e357-4edf-9297-e110d68a6600"]}],"mendeley":{"formattedCitation":"(Akbar 2021)","manualFormatting":"(2021)","plainTextFormattedCitation":"(Akbar 2021)","previouslyFormattedCitation":"(Akbar 2021)"},"properties":{"noteIndex":0},"schema":"https://github.com/citation-style-language/schema/raw/master/csl-citation.json"}</w:instrText>
      </w:r>
      <w:r>
        <w:fldChar w:fldCharType="separate"/>
      </w:r>
      <w:r>
        <w:rPr>
          <w:noProof/>
        </w:rPr>
        <w:t>(</w:t>
      </w:r>
      <w:r w:rsidRPr="00DF57BC">
        <w:rPr>
          <w:noProof/>
        </w:rPr>
        <w:t>2021)</w:t>
      </w:r>
      <w:r>
        <w:fldChar w:fldCharType="end"/>
      </w:r>
      <w:r>
        <w:t xml:space="preserve"> mengemukakan </w:t>
      </w:r>
      <w:r w:rsidRPr="00DF57BC">
        <w:t>Integrasi</w:t>
      </w:r>
      <w:r w:rsidR="00072FC0">
        <w:t xml:space="preserve"> nilai nilai pendidikan islam dalam</w:t>
      </w:r>
      <w:r w:rsidRPr="00DF57BC">
        <w:t xml:space="preserve"> kurikulum m</w:t>
      </w:r>
      <w:r w:rsidR="00072FC0">
        <w:t xml:space="preserve">erdeka pada </w:t>
      </w:r>
      <w:r w:rsidRPr="00DF57BC">
        <w:t xml:space="preserve">mata pelajaran Pendidikan Agama Islam Budi Pekerti dan didukung oleh kegiatan yang mendukung terlaksananya integrasi </w:t>
      </w:r>
      <w:r>
        <w:t xml:space="preserve">dengan mata pelajaran tersebut. Selanjutnya </w:t>
      </w:r>
      <w:r w:rsidR="007E3543">
        <w:t xml:space="preserve">penelitianya Istiqomah dan Putro </w:t>
      </w:r>
      <w:r w:rsidR="007E3543">
        <w:fldChar w:fldCharType="begin" w:fldLock="1"/>
      </w:r>
      <w:r w:rsidR="007E3543">
        <w:instrText>ADDIN CSL_CITATION {"citationItems":[{"id":"ITEM-1","itemData":{"abstract":"Penelitian ini bertujuan untuk mengetahui konsep integrasi ilmu ke-MI-an dengan ilmu islam yang ada disekolah. Penelitian ini merupakan studi kepustakaan atau library research, dimana peneliti membaca, mencatat kemudian meninjau literatur atau bahan bacaan yang telah diperoleh dan dianggap relevan dengan pokok kajian penelitian sebelum menunangkannya secara teoritis dalam kerangka pikiran. Buku, artikel jurnal, dan prosiding yang tercantum dalam daftar pustaka digunakan. Hasil penelitian ini menunjukkan bahwa implemetasi tentang konsep integrasi ilmu di MI dengan imlu islam adalah memadukan ilmu-ilmu seperti ilmu agama dan ilmu umum bertujuan untuk mencipatkan peserta didik agar mampum bertahan dan tangguh menghadapi perkembangan zaman. Upaya ini dilaskan berdasarkan Al-Qur’an dan Sunnah, sehingga akan menajdi generasi emas yang memiliki karakter religious, berbudi pekerti, berilmu, memiliki keterampilan dalam penguasaan IPTEK sesuai dengan tuntutan zaman.","author":[{"dropping-particle":"","family":"Istiqomah","given":"Novita","non-dropping-particle":"","parse-names":false,"suffix":""},{"dropping-particle":"","family":"Putro","given":"Khamim Zarkasih","non-dropping-particle":"","parse-names":false,"suffix":""}],"container-title":"Madrosatuna : Jurnal Pendidikan Guru Madrasah Ibtidaiyah","id":"ITEM-1","issue":"1","issued":{"date-parts":[["2021"]]},"page":"37-46","title":"Konsep Integrasi Ilmu Ke-MI-an dengan Ilmu Islam","type":"article-journal","volume":"5"},"uris":["http://www.mendeley.com/documents/?uuid=f8607684-92f4-44e7-8955-0562819b6450"]}],"mendeley":{"formattedCitation":"(Istiqomah and Putro 2021)","manualFormatting":"(2021)","plainTextFormattedCitation":"(Istiqomah and Putro 2021)","previouslyFormattedCitation":"(Istiqomah and Putro 2021)"},"properties":{"noteIndex":0},"schema":"https://github.com/citation-style-language/schema/raw/master/csl-citation.json"}</w:instrText>
      </w:r>
      <w:r w:rsidR="007E3543">
        <w:fldChar w:fldCharType="separate"/>
      </w:r>
      <w:r w:rsidR="007E3543">
        <w:rPr>
          <w:noProof/>
        </w:rPr>
        <w:t>(</w:t>
      </w:r>
      <w:r w:rsidR="007E3543" w:rsidRPr="007E3543">
        <w:rPr>
          <w:noProof/>
        </w:rPr>
        <w:t>2021)</w:t>
      </w:r>
      <w:r w:rsidR="007E3543">
        <w:fldChar w:fldCharType="end"/>
      </w:r>
      <w:r w:rsidR="007E3543">
        <w:t xml:space="preserve"> menyimpulkan konsep </w:t>
      </w:r>
      <w:r w:rsidR="007E3543" w:rsidRPr="007E3543">
        <w:t>Integrasi ilmu keislaman di Madrasah Ibtidaiyah dapat dilihat dalam hal memadukan ilmu agama dan umum memiliki tujuan untuk menghasilan peserta didik yang tangguh dan bertahan dalam era perkembangan zaman sesuai dengan landasan pada Al-Quran dan Hadis Rasul.</w:t>
      </w:r>
      <w:r w:rsidR="007E3543">
        <w:t xml:space="preserve">  </w:t>
      </w:r>
      <w:r>
        <w:t xml:space="preserve">Masih dalam </w:t>
      </w:r>
      <w:r w:rsidR="007E3543">
        <w:t xml:space="preserve"> konteks yang sama penelitian Hamka dan Saputro </w:t>
      </w:r>
      <w:r w:rsidR="007E3543">
        <w:fldChar w:fldCharType="begin" w:fldLock="1"/>
      </w:r>
      <w:r>
        <w:instrText>ADDIN CSL_CITATION {"citationItems":[{"id":"ITEM-1","itemData":{"abstract":"… This study aims to describe the concept of integration of MI science with Islamic science. The … The results of the study resulted in the integration of curriculum, subjects and lesson models…","author":[{"dropping-particle":"","family":"Hamka","given":"A","non-dropping-particle":"","parse-names":false,"suffix":""},{"dropping-particle":"","family":"Saputro","given":"K Z","non-dropping-particle":"","parse-names":false,"suffix":""}],"container-title":"JIEES: Journal of Islamic Education at …","id":"ITEM-1","issue":"1","issued":{"date-parts":[["2022"]]},"page":"1-12","title":"Konsep Integrasi Ilmu Ke-MI An Dengan Ilmu Islam","type":"article-journal","volume":"3"},"uris":["http://www.mendeley.com/documents/?uuid=3a3b21ae-4069-4bcd-9d25-035c5e37661e"]}],"mendeley":{"formattedCitation":"(Hamka and Saputro 2022)","manualFormatting":"(2022)","plainTextFormattedCitation":"(Hamka and Saputro 2022)","previouslyFormattedCitation":"(Hamka and Saputro 2022)"},"properties":{"noteIndex":0},"schema":"https://github.com/citation-style-language/schema/raw/master/csl-citation.json"}</w:instrText>
      </w:r>
      <w:r w:rsidR="007E3543">
        <w:fldChar w:fldCharType="separate"/>
      </w:r>
      <w:r w:rsidR="007E3543" w:rsidRPr="007E3543">
        <w:rPr>
          <w:noProof/>
        </w:rPr>
        <w:t>(2022)</w:t>
      </w:r>
      <w:r w:rsidR="007E3543">
        <w:fldChar w:fldCharType="end"/>
      </w:r>
      <w:r w:rsidR="007E3543">
        <w:t xml:space="preserve"> menegaskan bahwa integrasi nilai pendidikan islam dilakukan dengan cara mengintegrasikan dengan kurikulum, </w:t>
      </w:r>
      <w:r>
        <w:t xml:space="preserve">mengintegrasikan mata pelajara umum dengan keagamaan </w:t>
      </w:r>
      <w:r w:rsidR="007E3543">
        <w:t>dan</w:t>
      </w:r>
      <w:r>
        <w:t xml:space="preserve"> dalam bentuk integrasi model pembelajaran. </w:t>
      </w:r>
      <w:r w:rsidR="007E3543">
        <w:t xml:space="preserve"> </w:t>
      </w:r>
    </w:p>
    <w:p w:rsidR="00072FC0" w:rsidRDefault="00DF57BC" w:rsidP="00C90A90">
      <w:pPr>
        <w:pStyle w:val="BodyText"/>
      </w:pPr>
      <w:r>
        <w:lastRenderedPageBreak/>
        <w:t>Berdasarkan</w:t>
      </w:r>
      <w:r w:rsidR="00072FC0">
        <w:t xml:space="preserve"> penjelasan tersebut, maka dirasa penting untuk mengintegrasikan nilai-nilai keislaman dalam pembelajaran terlebih khusus pada mata pelajaran Ilmu Pengetahuan Alam dan Sosial (IPAS) dalam kurikulum merdeka di </w:t>
      </w:r>
      <w:r w:rsidR="00046CB9">
        <w:t>tingkatan sekolah dasar. Hal ini sangat pent</w:t>
      </w:r>
      <w:r w:rsidR="00F7540E">
        <w:t>ing untuk membentuk kepribadian</w:t>
      </w:r>
      <w:r w:rsidR="00046CB9">
        <w:t xml:space="preserve"> dan karakter yang religius nantinya sebagai pedoman dan pegangan yang kuat bagi peserta didik untuk menghadapi arus globalisasi yang semakin nyata dengan ancamannya pada saat sekarang dan kedepanya. Dalam kajian penelitian ini peneliti terfokus pada proses pembelajaran Ilmu Pengetahuan Alam dan Sosial (IPAS) yang terintegrasi dengan ni</w:t>
      </w:r>
      <w:r w:rsidR="005B4495">
        <w:t>lai-nilai keislaman di SDN</w:t>
      </w:r>
      <w:r w:rsidR="00046CB9">
        <w:t xml:space="preserve"> Adisucipto 1 Yogyakarta. Sekolah yang telah menerapkan kurikulum merdeka selama dua semester ini.</w:t>
      </w:r>
    </w:p>
    <w:p w:rsidR="00CA7F4C" w:rsidRDefault="00C96B08" w:rsidP="001245A4">
      <w:pPr>
        <w:pStyle w:val="Heading1"/>
        <w:rPr>
          <w:lang w:val="id-ID" w:eastAsia="id-ID"/>
        </w:rPr>
      </w:pPr>
      <w:r>
        <w:rPr>
          <w:lang w:val="id-ID" w:eastAsia="id-ID"/>
        </w:rPr>
        <w:t>METODOLOGI</w:t>
      </w:r>
    </w:p>
    <w:p w:rsidR="00E971BC" w:rsidRPr="0069718E" w:rsidRDefault="00C90A90" w:rsidP="005B4495">
      <w:pPr>
        <w:jc w:val="both"/>
        <w:rPr>
          <w:lang w:eastAsia="id-ID"/>
        </w:rPr>
      </w:pPr>
      <w:r>
        <w:rPr>
          <w:lang w:eastAsia="id-ID"/>
        </w:rPr>
        <w:t>Berdasarkan latar belakang dalam artikel maka penuli</w:t>
      </w:r>
      <w:r w:rsidR="00E971BC">
        <w:rPr>
          <w:lang w:eastAsia="id-ID"/>
        </w:rPr>
        <w:t>s menggunakan metode kualitatif.</w:t>
      </w:r>
      <w:r w:rsidR="005B4495">
        <w:rPr>
          <w:lang w:eastAsia="id-ID"/>
        </w:rPr>
        <w:t xml:space="preserve"> Penelitian kualitatif </w:t>
      </w:r>
      <w:r w:rsidR="00A74A2D">
        <w:rPr>
          <w:lang w:eastAsia="id-ID"/>
        </w:rPr>
        <w:t>adalah suatu</w:t>
      </w:r>
      <w:r w:rsidR="005B4495" w:rsidRPr="005B4495">
        <w:rPr>
          <w:lang w:eastAsia="id-ID"/>
        </w:rPr>
        <w:t xml:space="preserve"> jenis penelitian yang dihasilkan temuan penelitian pengelolahan datanya tidak bisa menggunakan angka-angka atau statistik. Penelitian kualitatif menekankan berfokus pada kualitas da</w:t>
      </w:r>
      <w:r w:rsidR="005B4495">
        <w:rPr>
          <w:lang w:eastAsia="id-ID"/>
        </w:rPr>
        <w:t xml:space="preserve">ri penelitian </w:t>
      </w:r>
      <w:r w:rsidR="005B4495">
        <w:rPr>
          <w:lang w:eastAsia="id-ID"/>
        </w:rPr>
        <w:fldChar w:fldCharType="begin" w:fldLock="1"/>
      </w:r>
      <w:r w:rsidR="005B4495">
        <w:rPr>
          <w:lang w:eastAsia="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ar Sidiq dan Moh. Miftachul Choir","given":"","non-dropping-particle":"","parse-names":false,"suffix":""}],"container-title":"Journal of Chemical Information and Modeling","editor":[{"dropping-particle":"","family":"Anwar Mujahidin","given":"","non-dropping-particle":"","parse-names":false,"suffix":""}],"id":"ITEM-1","issue":"9","issued":{"date-parts":[["2019"]]},"number-of-pages":"228","publisher":"NATA KARYA","publisher-place":"Ponorogo","title":"Metode Penelitian Kualitatif di Bidang Pendidikan","type":"book","volume":"53"},"uris":["http://www.mendeley.com/documents/?uuid=9886ccb1-e2bf-4546-8e66-8b88862de122"]}],"mendeley":{"formattedCitation":"(Umar Sidiq dan Moh. Miftachul Choir 2019)","plainTextFormattedCitation":"(Umar Sidiq dan Moh. Miftachul Choir 2019)","previouslyFormattedCitation":"(Umar Sidiq dan Moh. Miftachul Choir 2019)"},"properties":{"noteIndex":0},"schema":"https://github.com/citation-style-language/schema/raw/master/csl-citation.json"}</w:instrText>
      </w:r>
      <w:r w:rsidR="005B4495">
        <w:rPr>
          <w:lang w:eastAsia="id-ID"/>
        </w:rPr>
        <w:fldChar w:fldCharType="separate"/>
      </w:r>
      <w:r w:rsidR="005B4495" w:rsidRPr="005B4495">
        <w:rPr>
          <w:noProof/>
          <w:lang w:eastAsia="id-ID"/>
        </w:rPr>
        <w:t>(Umar Sidiq dan Moh. Miftachul Choir 2019)</w:t>
      </w:r>
      <w:r w:rsidR="005B4495">
        <w:rPr>
          <w:lang w:eastAsia="id-ID"/>
        </w:rPr>
        <w:fldChar w:fldCharType="end"/>
      </w:r>
      <w:r w:rsidR="005B4495">
        <w:rPr>
          <w:lang w:eastAsia="id-ID"/>
        </w:rPr>
        <w:t xml:space="preserve">. Dalam pengumpulan data peneliti menggunakan teknik pengamatan/observasi, dokumentasi dan wawancara informan. Peniliti memilih guru kelas IV SDN Adisucipto 1 Yogyakarta dikode dengan (P1) yang dirahasiakan identitasnya. Selanjutnya data yang diterima dilakukan pengelolahan sesuai dengan ketentuan penelitian kualitatif kemudian disajikan dan di tarik kesimpulan sekaligus verifikasi </w:t>
      </w:r>
      <w:r w:rsidR="005B4495">
        <w:rPr>
          <w:lang w:eastAsia="id-ID"/>
        </w:rPr>
        <w:fldChar w:fldCharType="begin" w:fldLock="1"/>
      </w:r>
      <w:r w:rsidR="005B4D62">
        <w:rPr>
          <w:lang w:eastAsia="id-ID"/>
        </w:rPr>
        <w:instrText>ADDIN CSL_CITATION {"citationItems":[{"id":"ITEM-1","itemData":{"DOI":"10.18592/alhadharah.v17i33.2374","ISSN":"1412-9515","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container-title":"Alhadharah: Jurnal Ilmu Dakwah","id":"ITEM-1","issue":"33","issued":{"date-parts":[["2019"]]},"page":"81","title":"Analisis Data Kualitatif","type":"article-journal","volume":"17"},"uris":["http://www.mendeley.com/documents/?uuid=56870629-c829-449a-938d-d3f9bb6b2008"]}],"mendeley":{"formattedCitation":"(Rijali 2019)","plainTextFormattedCitation":"(Rijali 2019)","previouslyFormattedCitation":"(Rijali 2019)"},"properties":{"noteIndex":0},"schema":"https://github.com/citation-style-language/schema/raw/master/csl-citation.json"}</w:instrText>
      </w:r>
      <w:r w:rsidR="005B4495">
        <w:rPr>
          <w:lang w:eastAsia="id-ID"/>
        </w:rPr>
        <w:fldChar w:fldCharType="separate"/>
      </w:r>
      <w:r w:rsidR="005B4495" w:rsidRPr="005B4495">
        <w:rPr>
          <w:noProof/>
          <w:lang w:eastAsia="id-ID"/>
        </w:rPr>
        <w:t>(Rijali 2019)</w:t>
      </w:r>
      <w:r w:rsidR="005B4495">
        <w:rPr>
          <w:lang w:eastAsia="id-ID"/>
        </w:rPr>
        <w:fldChar w:fldCharType="end"/>
      </w:r>
      <w:r w:rsidR="005B4495">
        <w:rPr>
          <w:lang w:eastAsia="id-ID"/>
        </w:rPr>
        <w:t xml:space="preserve">. </w:t>
      </w:r>
      <w:r w:rsidR="00112771">
        <w:rPr>
          <w:lang w:eastAsia="id-ID"/>
        </w:rPr>
        <w:t xml:space="preserve"> Pada p</w:t>
      </w:r>
      <w:r w:rsidR="005B4495">
        <w:rPr>
          <w:lang w:eastAsia="id-ID"/>
        </w:rPr>
        <w:t>enelitian Ini menggunakan analisis data mengacu pada model Milles dan Huberman terdiri dari reduksi data, menyajikan data dan menarik kesimpulan.</w:t>
      </w:r>
    </w:p>
    <w:p w:rsidR="00CA7F4C" w:rsidRDefault="006A55A4" w:rsidP="001245A4">
      <w:pPr>
        <w:pStyle w:val="Heading1"/>
        <w:rPr>
          <w:lang w:val="id-ID" w:eastAsia="id-ID"/>
        </w:rPr>
      </w:pPr>
      <w:r>
        <w:rPr>
          <w:lang w:val="id-ID" w:eastAsia="id-ID"/>
        </w:rPr>
        <w:t>Temuan dan diskusi</w:t>
      </w:r>
    </w:p>
    <w:p w:rsidR="005B4495" w:rsidRDefault="005B4495" w:rsidP="005B4495">
      <w:r>
        <w:t>Berdasarkan data yang diperoleh dari hasil wawancara, observasi selanjutnya dokumentasi yang dihasilkan data sebagai berikut dalam temuan dan pembahasan:</w:t>
      </w:r>
    </w:p>
    <w:p w:rsidR="005B4D62" w:rsidRDefault="005B4D62" w:rsidP="005B4D62">
      <w:pPr>
        <w:pStyle w:val="ListParagraph"/>
        <w:numPr>
          <w:ilvl w:val="0"/>
          <w:numId w:val="5"/>
        </w:numPr>
        <w:rPr>
          <w:b/>
          <w:i/>
          <w:lang w:eastAsia="id-ID"/>
        </w:rPr>
      </w:pPr>
      <w:r>
        <w:rPr>
          <w:b/>
          <w:i/>
          <w:lang w:eastAsia="id-ID"/>
        </w:rPr>
        <w:t xml:space="preserve">Nilai </w:t>
      </w:r>
      <w:r w:rsidR="005B4495">
        <w:rPr>
          <w:b/>
          <w:i/>
          <w:lang w:eastAsia="id-ID"/>
        </w:rPr>
        <w:t>Pendidikan</w:t>
      </w:r>
      <w:r w:rsidR="00F6195D">
        <w:rPr>
          <w:b/>
          <w:i/>
          <w:lang w:eastAsia="id-ID"/>
        </w:rPr>
        <w:t xml:space="preserve"> I</w:t>
      </w:r>
      <w:r>
        <w:rPr>
          <w:b/>
          <w:i/>
          <w:lang w:eastAsia="id-ID"/>
        </w:rPr>
        <w:t xml:space="preserve">slam </w:t>
      </w:r>
      <w:r w:rsidR="005B4495">
        <w:rPr>
          <w:b/>
          <w:i/>
          <w:lang w:eastAsia="id-ID"/>
        </w:rPr>
        <w:t>di SDN Adisucipto 1 Yogyakarta</w:t>
      </w:r>
    </w:p>
    <w:p w:rsidR="006F575A" w:rsidRDefault="005B4D62" w:rsidP="006F575A">
      <w:pPr>
        <w:jc w:val="both"/>
      </w:pPr>
      <w:r>
        <w:rPr>
          <w:lang w:eastAsia="id-ID"/>
        </w:rPr>
        <w:t>N</w:t>
      </w:r>
      <w:r w:rsidRPr="005B4D62">
        <w:rPr>
          <w:lang w:eastAsia="id-ID"/>
        </w:rPr>
        <w:t>ilai yaitu sesuatu yang telah ada dalam kepercayaan memiliki hubungan dengan subyek dalam artian manu</w:t>
      </w:r>
      <w:r>
        <w:rPr>
          <w:lang w:eastAsia="id-ID"/>
        </w:rPr>
        <w:t xml:space="preserve">sia yang diartikan dan diyakini </w:t>
      </w:r>
      <w:r>
        <w:rPr>
          <w:lang w:eastAsia="id-ID"/>
        </w:rPr>
        <w:fldChar w:fldCharType="begin" w:fldLock="1"/>
      </w:r>
      <w:r w:rsidR="00F6195D">
        <w:rPr>
          <w:lang w:eastAsia="id-ID"/>
        </w:rPr>
        <w:instrText>ADDIN CSL_CITATION {"citationItems":[{"id":"ITEM-1","itemData":{"ISSN":"2339-2215","abstract":"Religious education is fundamental, particularly moral part to be taught in early process of it. Morality is the key to be smart intellectually, spiritually and emotionally. It is the responsibility of parents, teachers, and community to provide Islamic values for the students. For that, there must be a strategy in delivering these values. Some strategies that can be done to deliver religious values are (1) example or model, (2) habituation, (3) advice, and (4) punishment.","author":[{"dropping-particle":"","family":"Ansori","given":"Raden Ahmad Muhajir","non-dropping-particle":"","parse-names":false,"suffix":""}],"container-title":"Jurnal Pusaka: Media Kajian dan Pemikiran Kalam","id":"ITEM-1","issued":{"date-parts":[["2016"]]},"page":"14-32","title":"Strategi Penanaman Nilai-nilai Pendidikan Islam pada Peserta Didik","type":"article-journal","volume":"8"},"uris":["http://www.mendeley.com/documents/?uuid=ca3c0c3b-6318-4fb4-856d-88d86501a085"]}],"mendeley":{"formattedCitation":"(Ansori 2016)","plainTextFormattedCitation":"(Ansori 2016)","previouslyFormattedCitation":"(Ansori 2016)"},"properties":{"noteIndex":0},"schema":"https://github.com/citation-style-language/schema/raw/master/csl-citation.json"}</w:instrText>
      </w:r>
      <w:r>
        <w:rPr>
          <w:lang w:eastAsia="id-ID"/>
        </w:rPr>
        <w:fldChar w:fldCharType="separate"/>
      </w:r>
      <w:r w:rsidRPr="005B4D62">
        <w:rPr>
          <w:noProof/>
          <w:lang w:eastAsia="id-ID"/>
        </w:rPr>
        <w:t>(Ansori 2016)</w:t>
      </w:r>
      <w:r>
        <w:rPr>
          <w:lang w:eastAsia="id-ID"/>
        </w:rPr>
        <w:fldChar w:fldCharType="end"/>
      </w:r>
      <w:r>
        <w:rPr>
          <w:lang w:eastAsia="id-ID"/>
        </w:rPr>
        <w:t xml:space="preserve">. Adapun nilai disini dijadikan sebagai standar sikap seseorang untuk dijadikan </w:t>
      </w:r>
      <w:r w:rsidR="00F6195D">
        <w:rPr>
          <w:lang w:eastAsia="id-ID"/>
        </w:rPr>
        <w:t xml:space="preserve">acuan oleh individu </w:t>
      </w:r>
      <w:r>
        <w:rPr>
          <w:lang w:eastAsia="id-ID"/>
        </w:rPr>
        <w:t xml:space="preserve">keyakinan </w:t>
      </w:r>
      <w:r w:rsidR="00F6195D">
        <w:rPr>
          <w:lang w:eastAsia="id-ID"/>
        </w:rPr>
        <w:fldChar w:fldCharType="begin" w:fldLock="1"/>
      </w:r>
      <w:r w:rsidR="006F575A">
        <w:rPr>
          <w:lang w:eastAsia="id-ID"/>
        </w:rPr>
        <w:instrText>ADDIN CSL_CITATION {"citationItems":[{"id":"ITEM-1","itemData":{"DOI":"10.33474/elementeris.v3i1.10496","abstract":"Nilai-nilai  Islam  dibutuhkan  dalam  pendidikan. Nilai  keislaman  dalam  pembelajaran  IPS  di  MI diwujudkan dalam pola pembelajaran IPS secara keseluruhan dengan memperhatikan keberadaan pembelajaran IPS sebagai ilmu umum dan memperhatikan nilai-nilai keislaman peserta didik untuk membentuk karakter peserta didik. Penulisan ini bertujuan untuk mengetahui nilai keislaman yang terintegrasi  dengan  matapelajaran  umum  khususnya  ilmu  sosial  (IPS)  di  kelas  III  MIM  Bendo  PK Nogosari,  dan  pendidikan  Islam  berbasis  integrasi  keilmuan  antara  ilmu  umum  (akademik)  dan ilmu   agama   (non   akademik).Penelitian   ini   menggunakan   penelitian   kualitatif.   Penelitian   ini menggunakan  teknik  observasi,  dokumentasi  dan  wawancara.  Materi  pada  kompetensi  dasar  IPS kelas  III  di  MIM  Bendo  PK  Nogosari  dapat  diintegrasikan  dengan  nilai-nilai  keislaman,  misalnya materi  tentang  penampakan  alam  di  kelas  III,  pendidik  mengajak  siswa  untuklebih  bersyukur karena   dalam   hal   ini   mereka   dapat   melihat   dan   menikmati   ciptaan   Allah   SWT   yang   juga menyisipkan  kalimat  thayyibah  sesuai  dengan perasaannya.  Selain  itu  nilai-nilai  yang  bisa diambil dalam materi penampakan alam ini adalah nilai syukur. Kemudian materi bergaul dengan tetangga yang  meliputi  akhlak  dalam  bersosialisasi  dengan  manusia  lain  juga  telah  dijelaskan  dalam  Q.S Luqman  ayat  18.  Masih  banyak  materi  lain  dalam  kompetensi  dasar  IPS  kelas  III  yang  dapat diintegrasikan dengan nilai-nilai keislaman.","author":[{"dropping-particle":"","family":"Azizah","given":"Amirah Al May","non-dropping-particle":"","parse-names":false,"suffix":""}],"container-title":"Elementeris : Jurnal Ilmiah Pendidikan Dasar Islam","id":"ITEM-1","issue":"1","issued":{"date-parts":[["2021"]]},"page":"23","title":"Integrasi Nilai-Nilai Keislaman Dalam Pembelajaran Ips Pada Kurikulum 2013","type":"article-journal","volume":"3"},"uris":["http://www.mendeley.com/documents/?uuid=b08b890c-bac0-485b-8dd7-1e9233bca8b5"]}],"mendeley":{"formattedCitation":"(Azizah 2021)","plainTextFormattedCitation":"(Azizah 2021)","previouslyFormattedCitation":"(Azizah 2021)"},"properties":{"noteIndex":0},"schema":"https://github.com/citation-style-language/schema/raw/master/csl-citation.json"}</w:instrText>
      </w:r>
      <w:r w:rsidR="00F6195D">
        <w:rPr>
          <w:lang w:eastAsia="id-ID"/>
        </w:rPr>
        <w:fldChar w:fldCharType="separate"/>
      </w:r>
      <w:r w:rsidR="00F6195D" w:rsidRPr="00F6195D">
        <w:rPr>
          <w:noProof/>
          <w:lang w:eastAsia="id-ID"/>
        </w:rPr>
        <w:t>(Azizah 2021)</w:t>
      </w:r>
      <w:r w:rsidR="00F6195D">
        <w:rPr>
          <w:lang w:eastAsia="id-ID"/>
        </w:rPr>
        <w:fldChar w:fldCharType="end"/>
      </w:r>
      <w:r w:rsidR="00F6195D">
        <w:rPr>
          <w:lang w:eastAsia="id-ID"/>
        </w:rPr>
        <w:t xml:space="preserve">. </w:t>
      </w:r>
      <w:r w:rsidR="00F6195D">
        <w:t>Sejalan dengan nilai keislaman kegigihan seseor</w:t>
      </w:r>
      <w:r w:rsidR="006F575A">
        <w:t>ang menyesuaikan dengan ajaran I</w:t>
      </w:r>
      <w:r w:rsidR="00F6195D">
        <w:t xml:space="preserve">slam bertujuan untuk </w:t>
      </w:r>
      <w:r w:rsidR="006F575A">
        <w:t xml:space="preserve">menjadikan manusia insan kamil </w:t>
      </w:r>
      <w:r w:rsidR="006F575A">
        <w:fldChar w:fldCharType="begin" w:fldLock="1"/>
      </w:r>
      <w:r w:rsidR="006F575A">
        <w:instrText>ADDIN CSL_CITATION {"citationItems":[{"id":"ITEM-1","itemData":{"DOI":"10.21043/jupe.v11i1.2171","ISSN":"1693-6019","abstract":"In this reform era, many people started questioning about community development and empowerment. Based on the experience that happened, it shows that so far Indonesia which is one of the developing countries has not been liberated from poverty, underdevelopment and unemployment. Basically these conditions were rejected by humans but difficult to be avoided. In a study on the public course, is inseparable from the values of Islamic education. At the present time, a lot of learning done through non-formal educations with a variety of models and forms of learning. For example: learning programs for the community empowerment through PNPM Mandiri. The purpose of this study was to know the values of Islamic education which is contained in the PNPM Mandiri. This study is a literature research by using document review methods in collecting descriptive data. The data collection is done by collecting data from the literature on community empowerment and PNPM Mandiri. Because the data is in the form of descriptive, so the techniques used to analyze the data is contents analysis, to analyze the contents of the obtained data. From the results of this study concluded that in PNPM Mandiri teach values of Islamic education, these values are the values of khuluqiyah (honest, trustworthy, sincere, and fair) and amaliyah values (equality, unity in diversity, democracy, transparency, participation). All values are in line with the basic principles of community empowerment","author":[{"dropping-particle":"","family":"Taufiq","given":"Bekti","non-dropping-particle":"","parse-names":false,"suffix":""}],"container-title":"Jurnal Penelitian","id":"ITEM-1","issue":"1","issued":{"date-parts":[["2017"]]},"page":"69","title":"Identifikasi Nilai-nilai Pendidikan Islam Dalam Pemberdayaan Masyarakat Pada PNPM Mandiri","type":"article-journal","volume":"11"},"uris":["http://www.mendeley.com/documents/?uuid=12025023-4cab-4665-b933-a29c2da760cc"]}],"mendeley":{"formattedCitation":"(Taufiq 2017)","plainTextFormattedCitation":"(Taufiq 2017)","previouslyFormattedCitation":"(Taufiq 2017)"},"properties":{"noteIndex":0},"schema":"https://github.com/citation-style-language/schema/raw/master/csl-citation.json"}</w:instrText>
      </w:r>
      <w:r w:rsidR="006F575A">
        <w:fldChar w:fldCharType="separate"/>
      </w:r>
      <w:r w:rsidR="006F575A" w:rsidRPr="006F575A">
        <w:rPr>
          <w:noProof/>
        </w:rPr>
        <w:t>(Taufiq 2017)</w:t>
      </w:r>
      <w:r w:rsidR="006F575A">
        <w:fldChar w:fldCharType="end"/>
      </w:r>
      <w:r w:rsidR="006F575A">
        <w:t xml:space="preserve">. Berdasarkan pernyataan tersebut maka nilai pendidikan Islam sejalan dengan tujuan pendidikan Islam itu sendiri. </w:t>
      </w:r>
    </w:p>
    <w:p w:rsidR="006F575A" w:rsidRDefault="006F575A" w:rsidP="006F575A">
      <w:pPr>
        <w:jc w:val="both"/>
        <w:rPr>
          <w:i/>
        </w:rPr>
      </w:pPr>
      <w:r>
        <w:t xml:space="preserve">Berdasarkan hasil wawancara yang penulis lakukan dengan guru kelas IV Kutipan hasil wawancara </w:t>
      </w:r>
      <w:r w:rsidRPr="006F575A">
        <w:rPr>
          <w:i/>
        </w:rPr>
        <w:t>“Dalam hal ini mengenai nilai pendidikan Islam yaitu dalam pembelajaran, dan pembiasaan kegiatan bersama seperti sholat berjamaah zuhur, yang bertujuan untuk menjadidkan peserta didik semakin kuat nilai-nilai keimanan nya melalui kegiatan tersebut dan menjadikan kebiasaan kedepanya dalam kehidupansehari hari.”</w:t>
      </w:r>
    </w:p>
    <w:p w:rsidR="00F6195D" w:rsidRDefault="006F575A" w:rsidP="006F575A">
      <w:pPr>
        <w:jc w:val="both"/>
      </w:pPr>
      <w:r w:rsidRPr="006F575A">
        <w:t xml:space="preserve">Terdapat beberapa nilai-nilai pendidikan </w:t>
      </w:r>
      <w:r>
        <w:t>I</w:t>
      </w:r>
      <w:r w:rsidRPr="006F575A">
        <w:t>slam antara lain: nilai ibadah, nilai bersikap, dan nilai keimanan</w:t>
      </w:r>
      <w:r>
        <w:t xml:space="preserve"> </w:t>
      </w:r>
      <w:r>
        <w:fldChar w:fldCharType="begin" w:fldLock="1"/>
      </w:r>
      <w:r>
        <w:instrText>ADDIN CSL_CITATION {"citationItems":[{"id":"ITEM-1","itemData":{"abstract":"Yosep Rafiki's work on the mysterious story of Nuhflood is not just a reading, it contains educational values that are useful to human life, both individually and as a community. In the mysterious story of the flood Noah described the state of society and the soul of a living being in a time and place of trial and trial. In this study using library research, the results found are: Faith values, Commandments affirming Allah SWT, Commandments to believe in Allah and His Messenger, preaching to Allah andHis Messenger, believing in the day of retribution. Worship Value: Performing the order amar ma'ruf nahi munkar to others including his people to invoke a straightforward course of faith in Allah Almighty. Moral Values: Be gentle in preaching, be polite, compassionate and advise each other, be patient, Prohibition to be arrogant, and prohibit no respect for others","author":[{"dropping-particle":"","family":"Nurul Indana dan Noor Fatiha","given":"","non-dropping-particle":"","parse-names":false,"suffix":""}],"container-title":"Ilmuna","id":"ITEM-1","issued":{"date-parts":[["2020"]]},"title":"NILAI-NILAI PENDIDIKAN ISLAM (Analisis Buku Misteri Banjir Nabi Nuh Karya Yosep Rafiqi)","type":"article-journal","volume":"2"},"uris":["http://www.mendeley.com/documents/?uuid=99e8ef22-be5c-460f-b5a6-c7b4d02c1a89"]}],"mendeley":{"formattedCitation":"(Nurul Indana dan Noor Fatiha 2020)","plainTextFormattedCitation":"(Nurul Indana dan Noor Fatiha 2020)","previouslyFormattedCitation":"(Nurul Indana dan Noor Fatiha 2020)"},"properties":{"noteIndex":0},"schema":"https://github.com/citation-style-language/schema/raw/master/csl-citation.json"}</w:instrText>
      </w:r>
      <w:r>
        <w:fldChar w:fldCharType="separate"/>
      </w:r>
      <w:r w:rsidRPr="006F575A">
        <w:rPr>
          <w:noProof/>
        </w:rPr>
        <w:t>(Nurul Indana dan Noor Fatiha 2020)</w:t>
      </w:r>
      <w:r>
        <w:fldChar w:fldCharType="end"/>
      </w:r>
      <w:r>
        <w:t xml:space="preserve">. Pengembangan potensial peserta didik dengan cara mengajarkan cara bagaimana kebudayaan pada masa rasullulah Saw pada saat zamanya untuk mengasah kemampuan emosional dalam melakukan sestau yang benar dan salah menurut ajaran islam </w:t>
      </w:r>
      <w:r>
        <w:fldChar w:fldCharType="begin" w:fldLock="1"/>
      </w:r>
      <w:r>
        <w:instrText>ADDIN CSL_CITATION {"citationItems":[{"id":"ITEM-1","itemData":{"author":[{"dropping-particle":"","family":"Sandi Kurniawan","given":"","non-dropping-particle":"","parse-names":false,"suffix":""}],"id":"ITEM-1","issued":{"date-parts":[["2021"]]},"publisher":"UNIVERSITAS ISLAM INDONESIA YOGYAKARTA","title":"INTEGRASI NILAI-NILAI KEISLAMAN DAN KEBANGSAAN DALAM PENDIDIKAN PESANTREN","type":"thesis"},"uris":["http://www.mendeley.com/documents/?uuid=7b4755b5-056d-4ac4-a4f9-e162e9b7c87a"]}],"mendeley":{"formattedCitation":"(Sandi Kurniawan 2021)","plainTextFormattedCitation":"(Sandi Kurniawan 2021)","previouslyFormattedCitation":"(Sandi Kurniawan 2021)"},"properties":{"noteIndex":0},"schema":"https://github.com/citation-style-language/schema/raw/master/csl-citation.json"}</w:instrText>
      </w:r>
      <w:r>
        <w:fldChar w:fldCharType="separate"/>
      </w:r>
      <w:r w:rsidRPr="006F575A">
        <w:rPr>
          <w:noProof/>
        </w:rPr>
        <w:t>(Sandi Kurniawan 2021)</w:t>
      </w:r>
      <w:r>
        <w:fldChar w:fldCharType="end"/>
      </w:r>
      <w:r>
        <w:t>.</w:t>
      </w:r>
    </w:p>
    <w:p w:rsidR="006F575A" w:rsidRDefault="006F575A" w:rsidP="006F575A">
      <w:pPr>
        <w:jc w:val="both"/>
      </w:pPr>
      <w:r>
        <w:t xml:space="preserve">Sesuai dengan prinsip pendidikan Islam diartikan adanya usaha untuk menjadikan sesesorang menjadi lebih baik dalam kehidupan dunia dan akhiratnya, baik itu ibadah, muamalah dan itu semua didapatkan melalui pendidikan Islam. Berdasarkan pada penelitian terdahulu mengenai Integrasi nilai keislaman dalam pembelajaran biologi oleh </w:t>
      </w:r>
      <w:r>
        <w:fldChar w:fldCharType="begin" w:fldLock="1"/>
      </w:r>
      <w:r>
        <w:instrText>ADDIN CSL_CITATION {"citationItems":[{"id":"ITEM-1","itemData":{"abstract":"Abstrak : This study used a qualitative approach. The research was conducted at Senior High Al ulum Integrated Islamic School Medan. research data collected through observation, interviews, and document analysis.The results revealed that: the policy of implementing the integration of Islamic values in biology learning is based on the historical (historical) and philosophical aspects of Vision and Mission of the Senior High of Al Ulum Integrated Islamic Medan. The learning model illustrates the concept of integration of this interconnect with the visualization of the scientific spider web. In","author":[{"dropping-particle":"","family":"Amri M Nurhadi","given":"","non-dropping-particle":"","parse-names":false,"suffix":""},{"dropping-particle":"","family":"Rasyidin Al","given":"","non-dropping-particle":"","parse-names":false,"suffix":""},{"dropping-particle":"","family":"Imran Ali","given":"","non-dropping-particle":"","parse-names":false,"suffix":""}],"container-title":"Edu Riligia","id":"ITEM-1","issue":"4","issued":{"date-parts":[["2017"]]},"page":"487-501","title":"Integrasi Nilai-Nilai Keislaman dalam Pembelajaran Biologi di SMA Islam Al Ulum Terpadu Medan","type":"article-journal","volume":"1"},"uris":["http://www.mendeley.com/documents/?uuid=33bd7353-4566-4756-82a3-c1d5288d14ea"]}],"mendeley":{"formattedCitation":"(Amri M Nurhadi, Rasyidin Al, and Imran Ali 2017)","manualFormatting":"(Amri M Nurhadi, Rasyidin Al, dan Imran Ali 2017)","plainTextFormattedCitation":"(Amri M Nurhadi, Rasyidin Al, and Imran Ali 2017)","previouslyFormattedCitation":"(Amri M Nurhadi, Rasyidin Al, and Imran Ali 2017)"},"properties":{"noteIndex":0},"schema":"https://github.com/citation-style-language/schema/raw/master/csl-citation.json"}</w:instrText>
      </w:r>
      <w:r>
        <w:fldChar w:fldCharType="separate"/>
      </w:r>
      <w:r w:rsidRPr="006F575A">
        <w:rPr>
          <w:noProof/>
        </w:rPr>
        <w:t>(</w:t>
      </w:r>
      <w:r>
        <w:rPr>
          <w:noProof/>
        </w:rPr>
        <w:t>Amri M Nurhadi, Rasyidin Al, dan</w:t>
      </w:r>
      <w:r w:rsidRPr="006F575A">
        <w:rPr>
          <w:noProof/>
        </w:rPr>
        <w:t xml:space="preserve"> Imran Ali 2017)</w:t>
      </w:r>
      <w:r>
        <w:fldChar w:fldCharType="end"/>
      </w:r>
      <w:r>
        <w:t xml:space="preserve"> integrasi nilai keislaman dilakukan dalam pembiasan kegiatan dan pembelajaran bertujuan untuk menguatkan keimaman peserta didik dan menjadikan mereka yang patuh dan taat pada aturan agama nya yakni islam. Sejalan dengan penelitian yang dilakukan oleh </w:t>
      </w:r>
      <w:r>
        <w:fldChar w:fldCharType="begin" w:fldLock="1"/>
      </w:r>
      <w:r>
        <w:instrText xml:space="preserve">ADDIN CSL_CITATION {"citationItems":[{"id":"ITEM-1","itemData":{"DOI":"10.47467/jdi.v4i2.920","ISSN":"2656-839X","abstract":"In the context of the religious structure of Indonesian society, Islamic education has an important role in shaping the character and character of the nation. Islamic education has the function of actualizing Islamic values </w:instrText>
      </w:r>
      <w:r>
        <w:rPr>
          <w:rFonts w:ascii="Times New Roman" w:hAnsi="Times New Roman"/>
        </w:rPr>
        <w:instrText>​​</w:instrText>
      </w:r>
      <w:r>
        <w:instrText xml:space="preserve">in the midst of changes in people's lives which are full of shifts and clashes of current values. In fact, the implementation of Islamic religious education, which takes place at various levels of education, is still less successful in working on the attitudes and behavior of religious subjects of students and building the nation's morals and ethics. For this reason, this paper will discuss the reformulation of the pattern of integration of Islamic values </w:instrText>
      </w:r>
      <w:r>
        <w:rPr>
          <w:rFonts w:ascii="Times New Roman" w:hAnsi="Times New Roman"/>
        </w:rPr>
        <w:instrText>​​</w:instrText>
      </w:r>
      <w:r>
        <w:instrText xml:space="preserve">in Islamic education.\r </w:instrText>
      </w:r>
      <w:r>
        <w:rPr>
          <w:rFonts w:cs="Garamond"/>
        </w:rPr>
        <w:instrText> </w:instrText>
      </w:r>
      <w:r>
        <w:instrText>\r Keywords: Integration, Islamic Values, Islamic Religious Education.","author":[{"dropping-particle":"","family":"Heri","given":"Deden","non-dropping-particle":"","parse-names":false,"suffix":""},{"dropping-particle":"","family":"Ruswandi","given":"Uus","non-dropping-particle":"","parse-names":false,"suffix":""}],"container-title":"Jurnal Dirosah Islamiyah","id":"ITEM-1","issue":"2","issued":{"date-parts":[["2022"]]},"page":"255-267","title":"S Konsep Integrasi Nilai-Nilai Keislaman Dalam Pembelajaran Pendidikan Agama Islam pada Lembaga Pendidikan","type":"article-journal","volume":"4"},"uris":["http://www.mendeley.com/documents/?uuid=970cfb7c-9e49-4e96-9867-b3b4c3a8786d"]}],"mendeley":{"formattedCitation":"(Heri and Ruswandi 2022)","plainTextFormattedCitation":"(Heri and Ruswandi 2022)","previouslyFormattedCitation":"(Heri and Ruswandi 2022)"},"properties":{"noteIndex":0},"schema":"https://github.com/citation-style-language/schema/raw/master/csl-citation.json"}</w:instrText>
      </w:r>
      <w:r>
        <w:fldChar w:fldCharType="separate"/>
      </w:r>
      <w:r w:rsidRPr="006F575A">
        <w:rPr>
          <w:noProof/>
        </w:rPr>
        <w:t>(Heri and Ruswandi 2022)</w:t>
      </w:r>
      <w:r>
        <w:fldChar w:fldCharType="end"/>
      </w:r>
      <w:r>
        <w:t xml:space="preserve"> </w:t>
      </w:r>
      <w:r>
        <w:lastRenderedPageBreak/>
        <w:t>menyebutkan bahwa salah satu cara yang stategis dalam pembentukan karakter yg islam adalah melalui pendidikan islam di sekolah dalam pembelajaran dan pembisaan kegiatan yang memiliki tujuan untuk menjadikan siswa yang berakhlak mulia dan cinta akan lbadah dan dirinya.</w:t>
      </w:r>
    </w:p>
    <w:p w:rsidR="006F575A" w:rsidRDefault="006F575A" w:rsidP="006F575A">
      <w:pPr>
        <w:jc w:val="both"/>
      </w:pPr>
      <w:r>
        <w:t xml:space="preserve">Demikian pada akhirnya penerapan nilai-nilai keislaman dalam pendidikan merupakan sesuatu yang harus dan dianjurkan untuk dilaksanakan untuk menghasilkan peserta didik yang berpegang teguh pada agamanya dan memiliki karakter yang baik bagi diri sendiri dan lingkungan sosial nya bermasyakarat. Maka secara nyata fungsi dari pendidikan Islam itu untuk memberikan nilai-nilai kebaikan kepada peserta didik dari segi perbuatan, sikap dan tindakan juga mengasah emosional peserta didik dan untuk mengarahkan pada kebenaran yang hakiki </w:t>
      </w:r>
      <w:r>
        <w:fldChar w:fldCharType="begin" w:fldLock="1"/>
      </w:r>
      <w:r>
        <w:instrText>ADDIN CSL_CITATION {"citationItems":[{"id":"ITEM-1","itemData":{"abstract":"The Almighty God blesses human with ‘fitrah’ (basic competence) to play their role as the most noble creature. Human can observe their nature and it may lead them to perfection. Misbehaved human are those who do not understand the meaning of ‘fitrah’ correctly. Fitrah controls all human activities and behaviours in the community. This is the reason why human should do something advantageous and be advantageous to others","author":[{"dropping-particle":"","family":"Yahdi*","given":"Muhammad","non-dropping-particle":"","parse-names":false,"suffix":""}],"container-title":"Lentera Pendidikan : Jurnal Ilmu Tarbiyah dan Keguruan","id":"ITEM-1","issued":{"date-parts":[["2010"]]},"page":"211-225","title":"FUNGSI PENDIDIKAN ISLAM DALAM KEHIDUPAN MANUSIA","type":"article-journal","volume":"113"},"uris":["http://www.mendeley.com/documents/?uuid=08374e41-4f17-42e4-be04-deb908458206"]}],"mendeley":{"formattedCitation":"(Yahdi* 2010)","manualFormatting":"(Yahdi 2010)","plainTextFormattedCitation":"(Yahdi* 2010)","previouslyFormattedCitation":"(Yahdi* 2010)"},"properties":{"noteIndex":0},"schema":"https://github.com/citation-style-language/schema/raw/master/csl-citation.json"}</w:instrText>
      </w:r>
      <w:r>
        <w:fldChar w:fldCharType="separate"/>
      </w:r>
      <w:r>
        <w:rPr>
          <w:noProof/>
        </w:rPr>
        <w:t>(Yahdi</w:t>
      </w:r>
      <w:r w:rsidRPr="006F575A">
        <w:rPr>
          <w:noProof/>
        </w:rPr>
        <w:t xml:space="preserve"> 2010)</w:t>
      </w:r>
      <w:r>
        <w:fldChar w:fldCharType="end"/>
      </w:r>
      <w:r>
        <w:t>.</w:t>
      </w:r>
    </w:p>
    <w:p w:rsidR="006F575A" w:rsidRDefault="006F575A" w:rsidP="006F575A">
      <w:pPr>
        <w:jc w:val="both"/>
      </w:pPr>
    </w:p>
    <w:p w:rsidR="006F575A" w:rsidRDefault="006F575A" w:rsidP="006F575A">
      <w:pPr>
        <w:jc w:val="both"/>
      </w:pPr>
    </w:p>
    <w:p w:rsidR="006F575A" w:rsidRDefault="006F575A" w:rsidP="006F575A">
      <w:pPr>
        <w:pStyle w:val="ListParagraph"/>
        <w:numPr>
          <w:ilvl w:val="0"/>
          <w:numId w:val="5"/>
        </w:numPr>
        <w:jc w:val="both"/>
        <w:rPr>
          <w:b/>
          <w:i/>
        </w:rPr>
      </w:pPr>
      <w:r>
        <w:rPr>
          <w:b/>
          <w:i/>
        </w:rPr>
        <w:t>Integrasi Nilai-Nilai Keislaman di SDN Adisucipto 1 Yogyakarta</w:t>
      </w:r>
    </w:p>
    <w:p w:rsidR="006F575A" w:rsidRDefault="006F575A" w:rsidP="006F575A">
      <w:pPr>
        <w:ind w:left="567" w:firstLine="720"/>
        <w:jc w:val="both"/>
      </w:pPr>
    </w:p>
    <w:p w:rsidR="006F575A" w:rsidRDefault="006F575A" w:rsidP="00CC436F">
      <w:pPr>
        <w:jc w:val="both"/>
      </w:pPr>
      <w:r>
        <w:t xml:space="preserve">Berdasarkan hasil observasi penulis dalam pelaksaan pembelajaran di kelas IV SDN Adisucipto 1 Yogyakarta maka penulis menemukan adanya wujud dari integrasi nilai-nilai keislamaan dalam pembelajaran seperti: membaca salam menjelang masuk kekelas, membuka dan menutup kegiatan pembelajaran dengan berdoa dan membaca ayat pendek dan pembiasaan oleh guru peserta didik harus memiliki tata cara berbicara dan bertindak yang benar tidak melanggar aturan yang berlaku di sekolah tersebut. Integrasi merupakan adanya hubungan dan keterkaitan antara dua hal yang berbeda yang manjadi utuh dalam artian dalam pendidikan Islam penyatuan ilmu islam dengan ilmu umum dalam pembelajaran </w:t>
      </w:r>
      <w:r>
        <w:fldChar w:fldCharType="begin" w:fldLock="1"/>
      </w:r>
      <w:r>
        <w:instrText>ADDIN CSL_CITATION {"citationItems":[{"id":"ITEM-1","itemData":{"DOI":"10.19109/wardah.v21i1.5822","ISSN":"1412-3711","abstract":"Abstract: Article with the title ‘Analysis of the Concept of Integration of Science in Islam’, it discusses describing and analyzing concepts between sciences in Islam. Science we will describe later, is a system of meaning of reality and truth, based on revelation supported by reason and intuition. The method used in this study uses the method or literature study (library research). Literature study can be interpreted as an activity relating to the method of collecting library data, reading and recording and processing research materials. With nadzar and fikr processes, ratios will be able to articulate, make propositions, express opinions, argue, make analogies, make decisions, and draw conclusions. In the Islamic worldview, science is closely related to faith, ‘aql, qalb, and taqwa. Not only is knowledge systematically gathered, but knowledge is also an understanding. Where to calculate the haq Of course you will not argue with the haq. However, over time, hegemony and colonialism caused Muslims to replace and apply the concept of Western knowledge that is blindly. This attitude certainly causes confusion. So, trying to develop and develop the concept of science in the Qur'an can be made the basis for formulating the basis of knowledge in Islam.\r Keywords: Integration of knowledge, worldview, and scientific methods.\r  \r Abstrak: Artikel dengan judul ‘Analisis Konsep Integrasi Ilmu dalam Islam’, ini bertujuan memaparkan dan menganalisis konsep intergrasi ilmu dalam Islam. Ilmu sebagaimana akan kita uraikan nanti, merupakan system pemaknaan akan realitas dan kebenaran, bersumber pada wahyu yang didukung oleh rasio dan intuisi. Metode yang digunakan dalam kajian ini menggunakan metode atau pendekatan kepustakaan (library research). Studi pustaka dapat diartikan sebagai serangkaian kegiatan yang berkenaan dengan metode pengumpulan data pustaka, membaca dan mencatat serta mengolah bahan penelitian. Dengan proses nadzar dan fikr, rasio akan dapat berartikulasi, menyusun proposisi, menyatakan pendapat, berargumentasi, membuat analogi, membuat keputusan, serta menarik kesimpulan. Dalam worldview Islam, ilmu berkaitan erat dengan iman, ‘aql, qalb, dan taqwa. Tidak hanya merupakan satu pengetahuan yang terhimpun secara sistematis, tetapi ilmu juga merupakan suatu metodologi. Dimana metodologi yang haq tentu tidak akan bertentangan dengan yang haq. Namun seiring berjalannya waktu, hegemoni dan kolonialisme menyebabkan umat Islam cenderung meniru dan mengadopsi …","author":[{"dropping-particle":"","family":"Binti Khalid","given":"Ainor Syuhadah","non-dropping-particle":"","parse-names":false,"suffix":""},{"dropping-particle":"","family":"Putri","given":"Intan Delsa","non-dropping-particle":"","parse-names":false,"suffix":""}],"container-title":"Wardah","id":"ITEM-1","issue":"1","issued":{"date-parts":[["2020"]]},"page":"35-49","title":"Analisis Konsep Integrasi Ilmu Dalam Islam","type":"article-journal","volume":"21"},"uris":["http://www.mendeley.com/documents/?uuid=21fe3521-e2db-4d66-a1da-8b63479600a1"]}],"mendeley":{"formattedCitation":"(Binti Khalid and Putri 2020)","manualFormatting":"(Binti Khalid dan Putri 2020)","plainTextFormattedCitation":"(Binti Khalid and Putri 2020)","previouslyFormattedCitation":"(Binti Khalid and Putri 2020)"},"properties":{"noteIndex":0},"schema":"https://github.com/citation-style-language/schema/raw/master/csl-citation.json"}</w:instrText>
      </w:r>
      <w:r>
        <w:fldChar w:fldCharType="separate"/>
      </w:r>
      <w:r>
        <w:rPr>
          <w:noProof/>
        </w:rPr>
        <w:t>(Binti Khalid dan</w:t>
      </w:r>
      <w:r w:rsidRPr="006F575A">
        <w:rPr>
          <w:noProof/>
        </w:rPr>
        <w:t xml:space="preserve"> Putri 2020)</w:t>
      </w:r>
      <w:r>
        <w:fldChar w:fldCharType="end"/>
      </w:r>
      <w:r>
        <w:t>. Selain itu pengimplementasian dari penenaman nilai-nilai Islam tidak dilakukan saat pembelajaran saja namun juga dilakukan dalam hal kegiatan atau aktivitas dilingkungan sekolah atau peraturan seperti wajib mengikuti sholat zuhur berjamaah, dan program membaca alquran dan peraturan yang tidak diperbolehkanya siswa memakai pakaian yang tipis datang kesekolah.</w:t>
      </w:r>
    </w:p>
    <w:p w:rsidR="006F575A" w:rsidRDefault="006F575A" w:rsidP="00CC436F">
      <w:pPr>
        <w:jc w:val="both"/>
      </w:pPr>
      <w:r>
        <w:t xml:space="preserve">Kemudian mengenai integrasi nilai-nilai keislaman dalam hal pelaksaanpembelajaran sesuai dengan hasil observasi penulis maka ditemukan adanya upaya mengaitkan materi pelajaran-pelajaran bersamaan dengan pendekatan nilai-nilai keislaman melalui metode ceramah, dan diskusi yang menarik untuk mengajak keaktifan belajar siswa. Penulis melihat adanya penerapan model pembelajaran yang diintegrasikan jaring laba-laba dengan model pembelajaran berdiferensiasi, selanjutnya model dihubungkan dengan keterampilan dalam pembelajaran, penanamam sikap, dan penguatan konsep dikaitkan dengan materi pembelajaran </w:t>
      </w:r>
      <w:r>
        <w:fldChar w:fldCharType="begin" w:fldLock="1"/>
      </w:r>
      <w:r w:rsidR="002A2946">
        <w:instrText>ADDIN CSL_CITATION {"citationItems":[{"id":"ITEM-1","itemData":{"DOI":"10.23887/jp2.v2i2.17920","ISSN":"26143909","abstract":"Penelitian ini dilakukan untuk meningkatkan hasil belajar siswa kelas IV SDN Sukorejo 02 Semarang melalui model pembelajaran terpadu tipe shared berbantu media pop-up book. Sebelumnya hasil belajar siswa masih rendah  dikarenakan dalam kegiatan belajar mengajar guru belum menggunakan model pembelajaran, guru hanya menggunakan metode ceramah dan dilanjut dengan mengerjakan soal pada buku sehingga siswa merasa cepat bosan.Subyek penelitian ini adalah siswa kelas IV SDN Sukorejo 01 Semarang sebagai kelas kontrol dan SDN Sukorejo 2 Semarang sebagai kelas eksperimen yang memiliki jumlah keseluruhan 60 siswa.Penelitian ini adalah penelitian eksperimen kuantitatif menggunakan Quasi Experimental Design dengan jenis Nonequivalent Control Grup Design.Desain ini terdapat dua kelompok yang  masing-masing dipilih secara rondom (R). Kelompok pertama diberi perlakuan (X) dan yang lain tidak diberi perlakuan. Kelompok yang diberi berlakuan disebut kelompok eksperimen dan kelompok yang tidak diberi perlakuan disebut kelompok kontrol.","author":[{"dropping-particle":"","family":"Nikmah","given":"Shofiatun","non-dropping-particle":"","parse-names":false,"suffix":""},{"dropping-particle":"","family":"Nuroso","given":"Harto","non-dropping-particle":"","parse-names":false,"suffix":""},{"dropping-particle":"","family":"Reffiane","given":"Fine","non-dropping-particle":"","parse-names":false,"suffix":""}],"container-title":"Jurnal Pedagogi dan Pembelajaran","id":"ITEM-1","issue":"2","issued":{"date-parts":[["2019"]]},"page":"264","title":"Pengaruh Model Pembelajaran Terpadu Tipe Shared Berbantu Media Pop- Up Book Terhadap Hasil Belajar","type":"article-journal","volume":"2"},"uris":["http://www.mendeley.com/documents/?uuid=b5e327a6-d95c-4b51-ae81-7566f447e127"]}],"mendeley":{"formattedCitation":"(Nikmah, Nuroso, and Reffiane 2019)","manualFormatting":"(Nikmah, Nuroso, dan Reffiane 2019)","plainTextFormattedCitation":"(Nikmah, Nuroso, and Reffiane 2019)","previouslyFormattedCitation":"(Nikmah, Nuroso, and Reffiane 2019)"},"properties":{"noteIndex":0},"schema":"https://github.com/citation-style-language/schema/raw/master/csl-citation.json"}</w:instrText>
      </w:r>
      <w:r>
        <w:fldChar w:fldCharType="separate"/>
      </w:r>
      <w:r>
        <w:rPr>
          <w:noProof/>
        </w:rPr>
        <w:t xml:space="preserve">(Nikmah, Nuroso, dan </w:t>
      </w:r>
      <w:r w:rsidRPr="006F575A">
        <w:rPr>
          <w:noProof/>
        </w:rPr>
        <w:t>Reffiane 2019)</w:t>
      </w:r>
      <w:r>
        <w:fldChar w:fldCharType="end"/>
      </w:r>
      <w:r>
        <w:t>.</w:t>
      </w:r>
    </w:p>
    <w:p w:rsidR="00562ED0" w:rsidRDefault="006F575A" w:rsidP="00CC436F">
      <w:pPr>
        <w:jc w:val="both"/>
      </w:pPr>
      <w:r>
        <w:t>Selanjutnya penggunaan pembelajaran berdiferensiasi ya</w:t>
      </w:r>
      <w:r w:rsidR="002A2946">
        <w:t xml:space="preserve">ng digunakan dalam pembelajaran </w:t>
      </w:r>
      <w:r w:rsidR="002A2946" w:rsidRPr="002A2946">
        <w:t>berdiferensiasi memberikan pedoman dan pandangan pada guru, sekaligus memfokuskan pada empat hal, diantaranya pada proses, isi, produk dan lingkungan belajar</w:t>
      </w:r>
      <w:r w:rsidR="002A2946">
        <w:t xml:space="preserve"> </w:t>
      </w:r>
      <w:r w:rsidR="002A2946">
        <w:fldChar w:fldCharType="begin" w:fldLock="1"/>
      </w:r>
      <w:r w:rsidR="002A2946">
        <w:instrText>ADDIN CSL_CITATION {"citationItems":[{"id":"ITEM-1","itemData":{"author":[{"dropping-particle":"","family":"Aprima","given":"Desy","non-dropping-particle":"","parse-names":false,"suffix":""},{"dropping-particle":"","family":"Sari","given":"Sasmita","non-dropping-particle":"","parse-names":false,"suffix":""}],"container-title":"Cendikia : Media Jurnal Ilmiah Pendidikan","id":"ITEM-1","issue":"1","issued":{"date-parts":[["2022"]]},"page":"95-101","title":"Analisis Penerapan Pembelajaran Berdiferensiasi Dalam Implementasi Kurikulum Merdeka Pada Pelajaran Matematika SD","type":"article-journal","volume":"13"},"uris":["http://www.mendeley.com/documents/?uuid=55752001-1af4-4069-af39-261a071f55ac"]}],"mendeley":{"formattedCitation":"(Aprima and Sari 2022)","manualFormatting":"(Aprima dan Sari 2022)","plainTextFormattedCitation":"(Aprima and Sari 2022)","previouslyFormattedCitation":"(Aprima and Sari 2022)"},"properties":{"noteIndex":0},"schema":"https://github.com/citation-style-language/schema/raw/master/csl-citation.json"}</w:instrText>
      </w:r>
      <w:r w:rsidR="002A2946">
        <w:fldChar w:fldCharType="separate"/>
      </w:r>
      <w:r w:rsidR="002A2946">
        <w:rPr>
          <w:noProof/>
        </w:rPr>
        <w:t>(Aprima dan</w:t>
      </w:r>
      <w:r w:rsidR="002A2946" w:rsidRPr="002A2946">
        <w:rPr>
          <w:noProof/>
        </w:rPr>
        <w:t xml:space="preserve"> Sari 2022)</w:t>
      </w:r>
      <w:r w:rsidR="002A2946">
        <w:fldChar w:fldCharType="end"/>
      </w:r>
      <w:r w:rsidR="002A2946">
        <w:t>. Pembelajaran berdiferensiasi merupakan istilah lama yang baru diminculkan kembali dalam kurikulum merdeka yang mana pembelajaran y</w:t>
      </w:r>
      <w:r w:rsidR="00F7540E">
        <w:t xml:space="preserve">ang berfokus pada kebutuhan dan gaya </w:t>
      </w:r>
      <w:r w:rsidR="002A2946">
        <w:t xml:space="preserve">belajar yang dimiliki oleh peserta didik. Berdasarkan penelitian sebelumnya oleh </w:t>
      </w:r>
      <w:r w:rsidR="002A2946">
        <w:fldChar w:fldCharType="begin" w:fldLock="1"/>
      </w:r>
      <w:r w:rsidR="00DA3851">
        <w:instrText>ADDIN CSL_CITATION {"citationItems":[{"id":"ITEM-1","itemData":{"DOI":"10.53299/jagomipa.v2i2.184","ISSN":"2797-6475","abstract":"Pembelajaran sosial emosional perlu diterpakan dalam menciptakan suasana belajar yang berbasis pada perkembangan setiap individu, dalam hal ini pembelajaran berdiferensiasi. Penelitian ini merupakan penelitian tindakan kelas dalam penerapan pembelajaran berdiferensiasi yang diadopsi dari Kemmis dan Taggart. Tujuan penelitian adalah mendeskripsikan pembelajaran berdiferensiasi dan meningkatkan hasil belajar siswa dalam pembelajaran matematika. Penelitian ini dilaksanakan di SMP Negeri 1 Wera semester genap tahun pelajaran 2021/2022, dengan subjek penelitian adalah kelas IX. Prosedur penelitian dengan mengikuti alur PTK yaitu mulai dari perencanaan (menyusun RPP, perangkat pembelajaran, lembar observasi, dan intrumen evaluasi), pelaksanaan penelitian (penerapan pembelajaran berdiferensiasi), evaluasi (tes disetiap akhir siklus pembelajaran), dan refleksi (identifikasi kekurangan dan kelebihan pelaksanaan diakhir siklus pembelajaran). Data dikumpulkan dengan lembar observasi yang diperoleh melalui pengamatan proses pembelajaran dan melalui hasil tes evaluasi disetiap akhir siklus pembelajaran dengan menggunakan instrumen tes. Data yang diperoleh dianalisis menggunakan analisis kuantitatif deskriptif. Adapun hasil penelitian yang dilaksanakan pada 29 orang siswa dengan perolehan ketuntasan klasikal siklus I sebesar 62.07%, yang menunjukan bahwa terdapat 18 orang siswa memperoleh nilai di atas 75, dan 11 orang siswa tidak memenuhi standar ketuntasan. Kemudian pada siklus II dengan perolehan ketuntasan sebesar 89.66%, yang menunjukkan bahwa terdapat 26 orang siswa memenuhi standar ketuntasan, dan hanya 3 orang siswa yang tidak memenuhi ketuntasan minimal. Penerapan pembelajaran berdiferensiasi terhadap matapelajaran matematika dapat meningkatkan hasil belajar siswa melalui pengkalsifikasian kemampuan siswa, menggunakan pengembangan materi yang bervariasi sesuai kemampuan siswa, dan melakukan pendekatan secara individu.","author":[{"dropping-particle":"","family":"Syarifuddin","given":"Syarifuddin","non-dropping-particle":"","parse-names":false,"suffix":""},{"dropping-particle":"","family":"Nurmi","given":"Nurmi","non-dropping-particle":"","parse-names":false,"suffix":""}],"container-title":"JagoMIPA: Jurnal Pendidikan Matematika dan IPA","id":"ITEM-1","issue":"2","issued":{"date-parts":[["2022"]]},"page":"35-44","title":"Pembelajaran Berdiferensiasi dalam Meningkatkan Hasil Belajar Matematika Siswa Kelas IX Semester Genap SMP Negeri 1 Wera Tahun Pelajaran 2021/2022","type":"article-journal","volume":"2"},"uris":["http://www.mendeley.com/documents/?uuid=47ecca1e-6aa4-4b25-a2e7-bd2bca684d75"]}],"mendeley":{"formattedCitation":"(Syarifuddin and Nurmi 2022)","manualFormatting":"(Syarifuddin dan Nurmi 2022)","plainTextFormattedCitation":"(Syarifuddin and Nurmi 2022)","previouslyFormattedCitation":"(Syarifuddin and Nurmi 2022)"},"properties":{"noteIndex":0},"schema":"https://github.com/citation-style-language/schema/raw/master/csl-citation.json"}</w:instrText>
      </w:r>
      <w:r w:rsidR="002A2946">
        <w:fldChar w:fldCharType="separate"/>
      </w:r>
      <w:r w:rsidR="002A2946">
        <w:rPr>
          <w:noProof/>
        </w:rPr>
        <w:t>(Syarifuddin dan</w:t>
      </w:r>
      <w:r w:rsidR="002A2946" w:rsidRPr="002A2946">
        <w:rPr>
          <w:noProof/>
        </w:rPr>
        <w:t xml:space="preserve"> Nurmi 2022)</w:t>
      </w:r>
      <w:r w:rsidR="002A2946">
        <w:fldChar w:fldCharType="end"/>
      </w:r>
      <w:r w:rsidR="002A2946">
        <w:t xml:space="preserve"> mengenai pembelajaran </w:t>
      </w:r>
      <w:r w:rsidR="00562ED0">
        <w:t>berdiferensiasi d</w:t>
      </w:r>
      <w:r w:rsidR="00562ED0" w:rsidRPr="00562ED0">
        <w:t>alam mata pelajaran matematika hasilnya meningkatkan hasil belajar siswa dengan cara mengklasifikasikan kemampuan peserta didik, penggunaan materi dan variasi pembelajaran sesuai dengan kebutuhan siswa dan pendekatan pada setiap peserta didik</w:t>
      </w:r>
      <w:r w:rsidR="00562ED0">
        <w:t>.</w:t>
      </w:r>
      <w:r w:rsidR="00CC436F">
        <w:t xml:space="preserve"> </w:t>
      </w:r>
      <w:r w:rsidR="00562ED0">
        <w:t>Berdasarkan penjelasan tersebut maka integrasi nilai-nilai keislaman dengan mata pelajaran tertentu disesuaikan dengan materi dan memilih metode dan model pembelajaran yang sesuai dengan materi yang diajarkan.</w:t>
      </w:r>
    </w:p>
    <w:p w:rsidR="00562ED0" w:rsidRDefault="00562ED0" w:rsidP="00562ED0">
      <w:pPr>
        <w:ind w:left="567" w:firstLine="720"/>
        <w:jc w:val="both"/>
        <w:rPr>
          <w:b/>
          <w:i/>
        </w:rPr>
      </w:pPr>
    </w:p>
    <w:p w:rsidR="00562ED0" w:rsidRDefault="00562ED0" w:rsidP="00CC436F">
      <w:pPr>
        <w:pStyle w:val="ListParagraph"/>
        <w:numPr>
          <w:ilvl w:val="0"/>
          <w:numId w:val="5"/>
        </w:numPr>
        <w:ind w:left="360"/>
        <w:jc w:val="both"/>
        <w:rPr>
          <w:b/>
          <w:i/>
        </w:rPr>
      </w:pPr>
      <w:r>
        <w:rPr>
          <w:b/>
          <w:i/>
        </w:rPr>
        <w:t>Pembelajaran Ilmu Pendidikan Alam dan Sosial (IPAS) dalam Kurikulum Merdeka di Sekolah Dasar</w:t>
      </w:r>
    </w:p>
    <w:p w:rsidR="004848AE" w:rsidRDefault="00562ED0" w:rsidP="00CC436F">
      <w:pPr>
        <w:ind w:firstLine="720"/>
        <w:jc w:val="both"/>
      </w:pPr>
      <w:r>
        <w:t xml:space="preserve">Dalam kurikulum merdeka disekolah dasar mata pelajaran Ilmu Pengetahuan dan Sosial (IPAS) merupakan pembelajaran yang tergolong baru diinovasikan dari pembelajaran sebelumnya dalam kurikulum 2013. Tujuan </w:t>
      </w:r>
      <w:r w:rsidR="004848AE">
        <w:t xml:space="preserve">pembelajaran IPAS </w:t>
      </w:r>
      <w:r w:rsidR="004848AE">
        <w:rPr>
          <w:lang w:eastAsia="id-ID"/>
        </w:rPr>
        <w:t>untuk memacu peserta didik dapat melakukan pengelolaan terhadap lingkungan alam dan sosial kedalam satu kesatuan</w:t>
      </w:r>
      <w:r w:rsidR="004848AE">
        <w:t>.</w:t>
      </w:r>
    </w:p>
    <w:p w:rsidR="00E32A8C" w:rsidRDefault="004848AE" w:rsidP="00CC436F">
      <w:pPr>
        <w:ind w:firstLine="720"/>
        <w:jc w:val="both"/>
      </w:pPr>
      <w:r>
        <w:lastRenderedPageBreak/>
        <w:t>Berdasarkan hal tersebut sesuai hasil wawancara dan dokumentasi yangpenulis lakukan maka terdapat dalam modul pembelajaran yang disusun oleh guru kelas IV sesuai dengan panduan yang direkomendasi</w:t>
      </w:r>
      <w:r w:rsidR="00F7540E">
        <w:t>kan oleh kemen</w:t>
      </w:r>
      <w:r w:rsidR="00CC436F">
        <w:t xml:space="preserve">dibud. Guru kelas </w:t>
      </w:r>
      <w:r>
        <w:t xml:space="preserve">IV menjelaskan bahwa pengintegrasian materi keislaman dengan pembelajaran IPAS terdapat dalam materi salah satunya yaitu materi wujud xat dan perubahanya melalui pembelajaran tersebut guru mengaitkan materi dengan </w:t>
      </w:r>
      <w:r w:rsidRPr="004848AE">
        <w:t>mengintegrasian ayat Quran dalam materi wujud dan zat memiliki makna bahwa sang pencipta dapat mengubah dan menentukan takdir manusia sendiri ataupun sesuatu yang dikehendaki. Kehidupan ini segalanya masuk akal pikiran manusia tingga bagaimana mereka memposisikan akalnya terhadap kejadian yang ada.</w:t>
      </w:r>
      <w:r w:rsidR="00F7540E">
        <w:t xml:space="preserve"> Terlihat dalam </w:t>
      </w:r>
      <w:r>
        <w:t>pembelajaran IPAS terdapat capaian pembelajaran dan alur tujuan pembelajaran yang dipedomani oleh guru kelas IV untuk menjadikan pembelajaran terkonsep dengan semestinya.</w:t>
      </w:r>
    </w:p>
    <w:p w:rsidR="008A3B79" w:rsidRDefault="00F7540E" w:rsidP="00CC436F">
      <w:pPr>
        <w:ind w:firstLine="720"/>
        <w:jc w:val="both"/>
      </w:pPr>
      <w:r>
        <w:t xml:space="preserve">Pembelajaran IPAS merupakan </w:t>
      </w:r>
      <w:r w:rsidR="00CB722C">
        <w:t xml:space="preserve">gabungan dari ilmu alam dan sosial seperti sejarah, ekonomi dan sosiologi kemudian biologi dan fisika. Seperti yang penulis temukan dalam buku IPAS pegangan murid </w:t>
      </w:r>
      <w:r w:rsidR="00E32A8C">
        <w:t xml:space="preserve">dalam bab terdiri dari 8 Bab Bahasan diantaranya </w:t>
      </w:r>
      <w:r w:rsidR="00E32A8C" w:rsidRPr="00E32A8C">
        <w:t>Bab1 Tumbuhan, Sumber Kehidupan di Bumi, Bab 2 Wujud Zat dan Perubahannya, Bab 3 Gaya di Sekitar Kita, Bab 4 Mengubah Bentuk Energi, Bab 5 Cerita Tentang Daerahku, Bab 6 Indonesiaku Kaya Budaya, Bab 7 Bagaimana Mendapatkan Semua Keperluan Kita? Dan Bab 8 Membangun Masyarakat yang Beradab</w:t>
      </w:r>
      <w:r w:rsidR="00215B72">
        <w:t xml:space="preserve"> </w:t>
      </w:r>
      <w:r w:rsidR="00215B72">
        <w:fldChar w:fldCharType="begin" w:fldLock="1"/>
      </w:r>
      <w:r w:rsidR="008A3B79">
        <w:instrText>ADDIN CSL_CITATION {"citationItems":[{"id":"ITEM-1","itemData":{"ISBN":"9786022443735","author":[{"dropping-particle":"","family":"Amalia","given":"Fitri","non-dropping-particle":"","parse-names":false,"suffix":""},{"dropping-particle":"","family":"Anggayudha","given":"Rasa A.","non-dropping-particle":"","parse-names":false,"suffix":""},{"dropping-particle":"","family":"Aldilla","given":"Kusumawardhani","non-dropping-particle":"","parse-names":false,"suffix":""}],"container-title":"Ilmu Pengetahuan Alam dan Sosial Buku Siswa","edition":"pertama","editor":[{"dropping-particle":"","family":"Mely Rizki Suryanita","given":"","non-dropping-particle":"","parse-names":false,"suffix":""}],"id":"ITEM-1","issued":{"date-parts":[["2021"]]},"number-of-pages":"246","publisher":"Pusat Kurikulum dan Perbukuan Badan Penelitian dan Pengembangan dan Perbukuan Kementerian Pendidikan, Kebudayaan, Riset, dan Teknologi","publisher-place":"Jakarta","title":"Ilmu Pengetahuan Alam dan Sosial","type":"book"},"uris":["http://www.mendeley.com/documents/?uuid=e4e07a99-299c-4dd3-87c4-4e76d9be63ea"]}],"mendeley":{"formattedCitation":"(Amalia, Anggayudha, and Aldilla 2021)","manualFormatting":"(Amalia, Anggayudha, dan Aldilla 2021)","plainTextFormattedCitation":"(Amalia, Anggayudha, and Aldilla 2021)","previouslyFormattedCitation":"(Amalia, Anggayudha, and Aldilla 2021)"},"properties":{"noteIndex":0},"schema":"https://github.com/citation-style-language/schema/raw/master/csl-citation.json"}</w:instrText>
      </w:r>
      <w:r w:rsidR="00215B72">
        <w:fldChar w:fldCharType="separate"/>
      </w:r>
      <w:r w:rsidR="008A3B79">
        <w:rPr>
          <w:noProof/>
        </w:rPr>
        <w:t xml:space="preserve">(Amalia, Anggayudha, dan </w:t>
      </w:r>
      <w:r w:rsidR="00215B72" w:rsidRPr="00215B72">
        <w:rPr>
          <w:noProof/>
        </w:rPr>
        <w:t>Aldilla 2021)</w:t>
      </w:r>
      <w:r w:rsidR="00215B72">
        <w:fldChar w:fldCharType="end"/>
      </w:r>
      <w:r w:rsidR="008A3B79">
        <w:t xml:space="preserve">. </w:t>
      </w:r>
    </w:p>
    <w:p w:rsidR="00E32A8C" w:rsidRPr="00E32A8C" w:rsidRDefault="008A3B79" w:rsidP="00CC436F">
      <w:pPr>
        <w:jc w:val="both"/>
      </w:pPr>
      <w:r>
        <w:t xml:space="preserve">Berdasarkan penelitian yang dilakukan sebelumnya oleh </w:t>
      </w:r>
      <w:r>
        <w:fldChar w:fldCharType="begin" w:fldLock="1"/>
      </w:r>
      <w: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Annisa Rohimah","given":"","non-dropping-particle":"","parse-names":false,"suffix":""}],"container-title":"Jurnal Pendidikan dan Konseling","id":"ITEM-1","issued":{"date-parts":[["2022"]]},"page":"1707-1715","title":"Implementasi Kurikulum Merdeka di Sekolah Penggerak SDN 104231 Sugiharjo Kecamatan Batang Kuis","type":"article-journal","volume":"4"},"uris":["http://www.mendeley.com/documents/?uuid=9efc5c1d-530e-4158-902a-181c12846ce7"]}],"mendeley":{"formattedCitation":"(Annisa Rohimah 2022)","plainTextFormattedCitation":"(Annisa Rohimah 2022)","previouslyFormattedCitation":"(Annisa Rohimah 2022)"},"properties":{"noteIndex":0},"schema":"https://github.com/citation-style-language/schema/raw/master/csl-citation.json"}</w:instrText>
      </w:r>
      <w:r>
        <w:fldChar w:fldCharType="separate"/>
      </w:r>
      <w:r w:rsidRPr="008A3B79">
        <w:rPr>
          <w:noProof/>
        </w:rPr>
        <w:t>(Annisa Rohimah 2022)</w:t>
      </w:r>
      <w:r>
        <w:fldChar w:fldCharType="end"/>
      </w:r>
      <w:r>
        <w:t xml:space="preserve"> </w:t>
      </w:r>
      <w:r w:rsidRPr="008A3B79">
        <w:t>dalam kurikulum merdeka pada jenjang sekolah dasar terkait mata pelajaran yang penting mengenai pemahaman lingkungan sosial sekitarnya, maka dilakukan pengabungan IPA dan IPS yang terintegrasi.</w:t>
      </w:r>
      <w:r>
        <w:t xml:space="preserve"> </w:t>
      </w:r>
      <w:r w:rsidR="00E32A8C">
        <w:t>Berdasarkan penjelasan tersebut</w:t>
      </w:r>
      <w:r>
        <w:t xml:space="preserve"> maka sangat jelas pengabungan tersebut memang telah direncanakan dalam kurikulum dan mempertimbangkan hal tertentu dalam pelaksanaan nya dalam pembelajaran misalnya dari bidang materinya bisa dikaitkan dan satukan dalam satu pembelajaran.</w:t>
      </w:r>
    </w:p>
    <w:p w:rsidR="00562ED0" w:rsidRPr="00F7540E" w:rsidRDefault="00562ED0" w:rsidP="00562ED0">
      <w:pPr>
        <w:pStyle w:val="ListParagraph"/>
        <w:numPr>
          <w:ilvl w:val="0"/>
          <w:numId w:val="0"/>
        </w:numPr>
        <w:ind w:left="927" w:firstLine="513"/>
        <w:jc w:val="both"/>
      </w:pPr>
    </w:p>
    <w:p w:rsidR="000C5EBD" w:rsidRDefault="00E32A8C" w:rsidP="00CC436F">
      <w:pPr>
        <w:pStyle w:val="ListParagraph"/>
        <w:numPr>
          <w:ilvl w:val="0"/>
          <w:numId w:val="5"/>
        </w:numPr>
        <w:ind w:left="360"/>
        <w:jc w:val="both"/>
        <w:rPr>
          <w:b/>
          <w:i/>
        </w:rPr>
      </w:pPr>
      <w:r>
        <w:rPr>
          <w:b/>
          <w:i/>
        </w:rPr>
        <w:t xml:space="preserve">Implementasi Nilai Keislaman dalam Pembelajaran IPAS di SDN Adisucipto 1 Yogyakarta </w:t>
      </w:r>
    </w:p>
    <w:p w:rsidR="001C7EA6" w:rsidRDefault="000C5EBD" w:rsidP="00CC436F">
      <w:pPr>
        <w:ind w:firstLine="720"/>
        <w:jc w:val="both"/>
      </w:pPr>
      <w:r>
        <w:t>Capaian pembelajaran dalam mata pelajaran IPAS terangkum dalam Modul Ajar yang disusun oleh guru kelas IV kemudian guru kelas menginterasikan nilai-nilai keislaman seperti mengaitkan materi dengan ayat-ayat alquran, metode ceramah dan kata kata motivasi islami yang sesuai lalu dikaitkan kedalam materi dengan tujuan sebagai pedoman untuk peserta didik dalam berkegiatan sehari-hari.</w:t>
      </w:r>
    </w:p>
    <w:p w:rsidR="00215B72" w:rsidRDefault="000C5EBD" w:rsidP="00CC436F">
      <w:pPr>
        <w:ind w:firstLine="720"/>
        <w:jc w:val="both"/>
      </w:pPr>
      <w:r>
        <w:t xml:space="preserve">Berdasarkan pengamatan dan wawancara dengan guru kelas IV terkait bagaiaman cara mengintegrasikan materi dengan nilai-nilai keislaman dalam pembelajaran IPAS </w:t>
      </w:r>
      <w:r w:rsidRPr="00CC436F">
        <w:rPr>
          <w:i/>
        </w:rPr>
        <w:t xml:space="preserve">“saya sebagai guru kelas mencari kesesuaian antara materi yang diajarkan dengan dalil alquran atau berupa motivasi, atau ceramah yang inspiratif kepada siswa dengan begitu maka materi tersampaikan dan siswa juga memperoleh pengetahuan keagaaman tergantung dengan materi yang diajarkan pada hari itu” </w:t>
      </w:r>
      <w:r>
        <w:t xml:space="preserve"> </w:t>
      </w:r>
      <w:r w:rsidR="001C7EA6">
        <w:t xml:space="preserve"> maka berdasarkan hasil kutipan wawancara tersebut maka di</w:t>
      </w:r>
      <w:r w:rsidR="008A3B79">
        <w:fldChar w:fldCharType="begin" w:fldLock="1"/>
      </w:r>
      <w:r w:rsidR="008A3B79">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Annisa Rohimah","given":"","non-dropping-particle":"","parse-names":false,"suffix":""}],"container-title":"Jurnal Pendidikan dan Konseling","id":"ITEM-1","issued":{"date-parts":[["2022"]]},"page":"1707-1715","title":"Implementasi Kurikulum Merdeka di Sekolah Penggerak SDN 104231 Sugiharjo Kecamatan Batang Kuis","type":"article-journal","volume":"4"},"uris":["http://www.mendeley.com/documents/?uuid=9efc5c1d-530e-4158-902a-181c12846ce7"]}],"mendeley":{"formattedCitation":"(Annisa Rohimah 2022)","plainTextFormattedCitation":"(Annisa Rohimah 2022)","previouslyFormattedCitation":"(Annisa Rohimah 2022)"},"properties":{"noteIndex":0},"schema":"https://github.com/citation-style-language/schema/raw/master/csl-citation.json"}</w:instrText>
      </w:r>
      <w:r w:rsidR="008A3B79">
        <w:fldChar w:fldCharType="separate"/>
      </w:r>
      <w:r w:rsidR="008A3B79" w:rsidRPr="008A3B79">
        <w:rPr>
          <w:noProof/>
        </w:rPr>
        <w:t>(Annisa Rohimah 2022)</w:t>
      </w:r>
      <w:r w:rsidR="008A3B79">
        <w:fldChar w:fldCharType="end"/>
      </w:r>
      <w:r w:rsidR="001C7EA6">
        <w:t>simpuilkan bahwa peran guru sebagai pengajar dalam menyampaikan materi dalam pembelajaran IPAS guru juga harus kreatif dan menetukan materi yang mana yang cocok dengan nilai-nilai keislaman lalu untuk dijelaskan kepada siswa.</w:t>
      </w:r>
    </w:p>
    <w:p w:rsidR="00215B72" w:rsidRDefault="00DA3851" w:rsidP="00CC436F">
      <w:pPr>
        <w:ind w:firstLine="720"/>
        <w:jc w:val="both"/>
      </w:pPr>
      <w:r>
        <w:t>Berdasarkan hal tersebut integrasi terdapat dalam sistem pembelajaran merupakan pengintegrasian sistem yang adan dengan proses belajar dan mengajar dalam satu kesatuan lengkap, dan membuat komponen dalam pembelajaran terpadu atau terintegrasikan</w:t>
      </w:r>
      <w:r w:rsidR="00215B72">
        <w:fldChar w:fldCharType="begin" w:fldLock="1"/>
      </w:r>
      <w:r w:rsidR="00215B72">
        <w:instrText>ADDIN CSL_CITATION {"citationItems":[{"id":"ITEM-1","itemData":{"DOI":"10.32832/tadibuna.v7i2.1394","ISSN":"2252-5793","abstract":"&lt;p class=\"16bIsiAbstrak\"&gt;Mengintegrasikan dalam sistem pembelajaran mata pelajaran umum tentu dapat memperkaya khazanah keilmuan di pesantren yang tak terbatas pada pembelajaran literatur pelajaran diniah saja, tapi juga memperkaya dinamika sistem pembelajaran pesantren, dengan banyak mempelajari aneka keilmuan. Dari survei awal ke beberapa pondok pesantren, penelitian ini difokuskan menjawab pertanyaan, “Bagaimana konsep integrasi dalam sistem pembelajaran di pesantren”. Metode yang digunakan adalah metode deskriptif kualitatif yaitu metode ini dimulai dengan menyusun asumsi dasar pemikiran yang kemudian digunakan secara sistematis dalam pengumpulan, pengolahan dan analisa, dan penafsiran data yang digunakan untuk menjelaskan fenomena suatu unsur dengan unsur lain, dan lebih mengutamakan terhadap kekuatan analisis pada sumber-sumber data yang diperoleh dari berbagai teori-teori yang ditafsirkan secara jelas dan mendalam yang mengarah kepada pembahasan. Integrasi dalam sistem pembelajaran mata pelajaran umum ini adalah upaya untuk meleburkan polarisme antara agama dan ilmu yang diakibatkan pola pikir pengutuban antara agama sebagai sumber kebenaran yang independen dan ilmu sebagai sumber kebenaran yang independen pula. Urgen kapasitas agama dalam kehidupan manusia, maka sepatutnya agama dikembangkan sebagai dasar nilai pengembangan ilmu. Dalam implementasinya tugas pondok pesantren dalam menjalankan sistem pembelajaran dapat dilakukan pertama, perumusan visi, misi dalam mewujudkan tujuan. Kedua, penyelenggaraan pendidikan dan pengajaran dengan baik agar melahirkan &lt;em&gt;outcome&lt;/em&gt; dan &lt;em&gt;output&lt;/em&gt; yang baik. Ketiga, pembinaan para santri yang baik sehingga upaya melahirkan santri yang menjadi kader ulama dan kader umara dapat diwujudkan. Ke empat, Menyelenggarakan manajemen pesantren yang bermuara pada pelayanan mutu yang baik. Implementasi Dalam Sistem Pembelajaran: Pertama, implementasi dalam sistem pembelajaran umum dalam kerangka pengembangan pesantren, integrasi dalam sistem pembelajaran pesantren tidak hanya mengembangkan ilmu agama saja akan tetapi juga harus mengembangkan ilmu umum yang bercorak integratif tersebut.&lt;/p&gt;","author":[{"dropping-particle":"","family":"Fakhruddin","given":"Udi","non-dropping-particle":"","parse-names":false,"suffix":""},{"dropping-particle":"","family":"Bahrudin","given":"Ending","non-dropping-particle":"","parse-names":false,"suffix":""},{"dropping-particle":"","family":"Mujahidin","given":"Endin","non-dropping-particle":"","parse-names":false,"suffix":""}],"container-title":"Ta'dibuna: Jurnal Pendidikan Islam","id":"ITEM-1","issue":"2","issued":{"date-parts":[["2018"]]},"page":"214","title":"Konsep Integrasi dalam Sistem Pembelajaran Mata Pelajaran Umum di Pesantren","type":"article-journal","volume":"7"},"uris":["http://www.mendeley.com/documents/?uuid=acda6b05-f301-4c5a-aee0-323f9df52a42"]}],"mendeley":{"formattedCitation":"(Fakhruddin, Bahrudin, and Mujahidin 2018)","manualFormatting":"(Fakhruddin, Bahrudin, dan Mujahidin 2018)","plainTextFormattedCitation":"(Fakhruddin, Bahrudin, and Mujahidin 2018)","previouslyFormattedCitation":"(Fakhruddin, Bahrudin, and Mujahidin 2018)"},"properties":{"noteIndex":0},"schema":"https://github.com/citation-style-language/schema/raw/master/csl-citation.json"}</w:instrText>
      </w:r>
      <w:r w:rsidR="00215B72">
        <w:fldChar w:fldCharType="separate"/>
      </w:r>
      <w:r w:rsidR="00215B72">
        <w:rPr>
          <w:noProof/>
        </w:rPr>
        <w:t>(Fakhruddin, Bahrudin, dan</w:t>
      </w:r>
      <w:r w:rsidR="00215B72" w:rsidRPr="00215B72">
        <w:rPr>
          <w:noProof/>
        </w:rPr>
        <w:t xml:space="preserve"> Mujahidin 2018)</w:t>
      </w:r>
      <w:r w:rsidR="00215B72">
        <w:fldChar w:fldCharType="end"/>
      </w:r>
      <w:r w:rsidR="00215B72">
        <w:t xml:space="preserve">. </w:t>
      </w:r>
      <w:r w:rsidR="00215B72" w:rsidRPr="00215B72">
        <w:t>Maka Konsep inetgrasi dan interkoneksi secara langsung dalam pembelajaran dapat membantu siswa dalam mendapatkan materi yang berlandaskan nilai-nilai keislaman dan implemetasi ini dapat diterapkan dalam sistem pembelajaran bidang st</w:t>
      </w:r>
      <w:r w:rsidR="00215B72">
        <w:t xml:space="preserve">udi umum lainya </w:t>
      </w:r>
      <w:r w:rsidR="00215B72">
        <w:fldChar w:fldCharType="begin" w:fldLock="1"/>
      </w:r>
      <w:r w:rsidR="00215B72">
        <w:instrText>ADDIN CSL_CITATION {"citationItems":[{"id":"ITEM-1","itemData":{"DOI":"10.32832/tadibuna.v7i2.1394","ISSN":"2252-5793","abstract":"&lt;p class=\"16bIsiAbstrak\"&gt;Mengintegrasikan dalam sistem pembelajaran mata pelajaran umum tentu dapat memperkaya khazanah keilmuan di pesantren yang tak terbatas pada pembelajaran literatur pelajaran diniah saja, tapi juga memperkaya dinamika sistem pembelajaran pesantren, dengan banyak mempelajari aneka keilmuan. Dari survei awal ke beberapa pondok pesantren, penelitian ini difokuskan menjawab pertanyaan, “Bagaimana konsep integrasi dalam sistem pembelajaran di pesantren”. Metode yang digunakan adalah metode deskriptif kualitatif yaitu metode ini dimulai dengan menyusun asumsi dasar pemikiran yang kemudian digunakan secara sistematis dalam pengumpulan, pengolahan dan analisa, dan penafsiran data yang digunakan untuk menjelaskan fenomena suatu unsur dengan unsur lain, dan lebih mengutamakan terhadap kekuatan analisis pada sumber-sumber data yang diperoleh dari berbagai teori-teori yang ditafsirkan secara jelas dan mendalam yang mengarah kepada pembahasan. Integrasi dalam sistem pembelajaran mata pelajaran umum ini adalah upaya untuk meleburkan polarisme antara agama dan ilmu yang diakibatkan pola pikir pengutuban antara agama sebagai sumber kebenaran yang independen dan ilmu sebagai sumber kebenaran yang independen pula. Urgen kapasitas agama dalam kehidupan manusia, maka sepatutnya agama dikembangkan sebagai dasar nilai pengembangan ilmu. Dalam implementasinya tugas pondok pesantren dalam menjalankan sistem pembelajaran dapat dilakukan pertama, perumusan visi, misi dalam mewujudkan tujuan. Kedua, penyelenggaraan pendidikan dan pengajaran dengan baik agar melahirkan &lt;em&gt;outcome&lt;/em&gt; dan &lt;em&gt;output&lt;/em&gt; yang baik. Ketiga, pembinaan para santri yang baik sehingga upaya melahirkan santri yang menjadi kader ulama dan kader umara dapat diwujudkan. Ke empat, Menyelenggarakan manajemen pesantren yang bermuara pada pelayanan mutu yang baik. Implementasi Dalam Sistem Pembelajaran: Pertama, implementasi dalam sistem pembelajaran umum dalam kerangka pengembangan pesantren, integrasi dalam sistem pembelajaran pesantren tidak hanya mengembangkan ilmu agama saja akan tetapi juga harus mengembangkan ilmu umum yang bercorak integratif tersebut.&lt;/p&gt;","author":[{"dropping-particle":"","family":"Fakhruddin","given":"Udi","non-dropping-particle":"","parse-names":false,"suffix":""},{"dropping-particle":"","family":"Bahrudin","given":"Ending","non-dropping-particle":"","parse-names":false,"suffix":""},{"dropping-particle":"","family":"Mujahidin","given":"Endin","non-dropping-particle":"","parse-names":false,"suffix":""}],"container-title":"Ta'dibuna: Jurnal Pendidikan Islam","id":"ITEM-1","issue":"2","issued":{"date-parts":[["2018"]]},"page":"214","title":"Konsep Integrasi dalam Sistem Pembelajaran Mata Pelajaran Umum di Pesantren","type":"article-journal","volume":"7"},"uris":["http://www.mendeley.com/documents/?uuid=acda6b05-f301-4c5a-aee0-323f9df52a42"]}],"mendeley":{"formattedCitation":"(Fakhruddin et al. 2018)","plainTextFormattedCitation":"(Fakhruddin et al. 2018)","previouslyFormattedCitation":"(Fakhruddin et al. 2018)"},"properties":{"noteIndex":0},"schema":"https://github.com/citation-style-language/schema/raw/master/csl-citation.json"}</w:instrText>
      </w:r>
      <w:r w:rsidR="00215B72">
        <w:fldChar w:fldCharType="separate"/>
      </w:r>
      <w:r w:rsidR="00215B72" w:rsidRPr="00215B72">
        <w:rPr>
          <w:noProof/>
        </w:rPr>
        <w:t>(Fakhruddin et al. 2018)</w:t>
      </w:r>
      <w:r w:rsidR="00215B72">
        <w:fldChar w:fldCharType="end"/>
      </w:r>
      <w:r w:rsidR="00215B72">
        <w:t>.</w:t>
      </w:r>
    </w:p>
    <w:p w:rsidR="001C7EA6" w:rsidRDefault="001C7EA6" w:rsidP="00CC436F">
      <w:pPr>
        <w:ind w:firstLine="720"/>
        <w:jc w:val="both"/>
      </w:pPr>
      <w:r>
        <w:t xml:space="preserve">Berdasarkan penjelasan tersebut maka melalui pembelajaran IPAS dapat menanamkan nilai-nilai moral dan pengetahuan keagamaan yang baik kepada peserta didik untuk pedoman hidup dalam kehidupan baik secara sosial maupun lingkungan alam disekitarnya. Kemudian peran ilmu </w:t>
      </w:r>
      <w:r>
        <w:lastRenderedPageBreak/>
        <w:t>nilai-nilai keislaman disini tidak hanya berlaku kepada individu saja namun kepada setiap yang beriman dengan iman dan islamnya, sehingga apabila dalam pembelajaran IPAS menjadi posisi yang penting dalam pembentukan karakter peserta didik yang berbudi luhur, maka tidak salahnya jika dikaitkan dengan religius dalam keagamaan. Dengan adanya perpaduan tersebut, nilai-nilai keislaman dalam pembelajaran IPAS dikenal oleh siswa dan adanya hubungan yang nyata.</w:t>
      </w:r>
    </w:p>
    <w:p w:rsidR="00CC436F" w:rsidRDefault="00986EAF" w:rsidP="00CC436F">
      <w:pPr>
        <w:jc w:val="both"/>
      </w:pPr>
      <w:r w:rsidRPr="00986EAF">
        <w:t>Kemudian dalam pengimplementasian pembelajaran IPAS yang terintegrasi dengan nilai-nilai keislaman, di kelas IV SD negeri Adisucipto 1 Yogyakarta implementasinya disini juga memperhatikan materi yang sesuai dengan nilai-nilai keislaman. Sebagai contoh materi pada Bab 1 Tumbuhan sumber kehidupan dibumi sub materi perkembangbiakan tumbuhan, guru bisa mengajak siswa ke taman melihat tumbuh-tumbuhan apakah itu bunga atau pohon dengan menjelaskan materi lalu mengaitkan dengan bersyukur, melindungi sesama mahluk hidup karena sesuai dengan materi ini kita dapat menyaksikan dan menikmati ciptaan sang tuhan pemilik semesta alam yakni nya Allah SWT, yang juga menyisipkan kalimat takbir dan tayyibah terkait apa yang kita saksikan. Sedangkan nilai-nilai keislaman yang dapat kita ambil dari materi perkembangbiakan tumbuhan adalah nilai rasa mensyukuri nikmat, mencintai alam dan kasih sayang sesama mahluk hidup dan menjaga kelestarian alam dengan tidak merusak ekosistem, menebang pohon secara liar, meracun tumbuhan yang langkah dan pembakaran hutan. Dalam materi lain misalnya pada Bab 6 materi Indonesia Kaya Budaya materi kebudayaan indonesia, guru bisa mengajak siswa melalui video pembelajaran mengenai kebudayaan provinsi-provinsi yang ada di indonesia lalu menjelaskan materi tersebut dan mengaitkan dengan rasa sikap nasionalisme, toleransi, menjunjung tinggi persatuan dan perbedaan tidak membully teman yang berbeda suku dan budaya dengan kita, tidak melalukan pembullyan karena kita menarik dalam keunikan. Dalam materi ini kita bisa menyisipkan kalimat masha Allah dan allhamdulillah lalu mengaitkan ayat alquran tentang konsep perbedaan yang relevan seperti dalil surah:</w:t>
      </w:r>
      <w:r w:rsidR="00CC436F">
        <w:t xml:space="preserve"> </w:t>
      </w:r>
    </w:p>
    <w:p w:rsidR="00986EAF" w:rsidRDefault="00986EAF" w:rsidP="00CC436F">
      <w:pPr>
        <w:jc w:val="both"/>
      </w:pPr>
      <w:r w:rsidRPr="00986EAF">
        <w:t>Surah Al-Hujurat 13 yang artinya: “</w:t>
      </w:r>
      <w:r w:rsidRPr="00A441FE">
        <w:rPr>
          <w:i/>
        </w:rPr>
        <w:t>wahai manusia! Sesungguhnya kami menciptakan kalian dari laki-laki dan perempuan dan berpasang-pasangan. Kemudian kami jadikn kalian bersuku-suku dan berbangsa-ban</w:t>
      </w:r>
      <w:r w:rsidR="00215B72">
        <w:rPr>
          <w:i/>
        </w:rPr>
        <w:t>gsa supaya saling mengenal sesama</w:t>
      </w:r>
      <w:r w:rsidRPr="00A441FE">
        <w:rPr>
          <w:i/>
        </w:rPr>
        <w:t>. Sesungguhnya yang paling bertawa dan patuh lah diantara kalian disisi Allah. Sesunggugnya Allah Maha Mengetahui lagu Mahateliti”</w:t>
      </w:r>
    </w:p>
    <w:p w:rsidR="00CC436F" w:rsidRDefault="00CC436F" w:rsidP="00CC436F">
      <w:pPr>
        <w:jc w:val="both"/>
      </w:pPr>
    </w:p>
    <w:p w:rsidR="00986EAF" w:rsidRDefault="00986EAF" w:rsidP="00CC436F">
      <w:pPr>
        <w:jc w:val="both"/>
      </w:pPr>
      <w:r w:rsidRPr="00986EAF">
        <w:t>Materi-materi yang terdapat dalam pembelajaran IPAS sangat banyak sekali dan dapat kita integrasikan dengan nilai-nilai keislaman yang ada sesuai dengan materinya. Nilai-nilai keislaman itu sendiri juga terkandung dalam pembelajaran IPAS seperti nilai karakter yang baik sesama mahluk sosial dan lingkungan alam, karena dengan kita menanamkan nilai tersebut pada siswa dapat menjadikan pedoman dan pegangan baginya untuk hari ini dan dimasa depanya.</w:t>
      </w:r>
    </w:p>
    <w:p w:rsidR="00A441FE" w:rsidRPr="00A441FE" w:rsidRDefault="00A441FE" w:rsidP="00CC436F">
      <w:pPr>
        <w:jc w:val="both"/>
      </w:pPr>
      <w:r w:rsidRPr="00A441FE">
        <w:t>Mengenai kendala yang terdapat dalam pembelajaran dalam mengintegrasikan nilai-nilai keislaman dengan pembelajaran IPAD di SDN Adisucipto dari diri siswa sendiri seperti ada beberapa siswa yang memiliki cara belajar yang sulit diatur dalam pelaksanaan belajar sehingga mengakibatkan kondisi kelas yang kurang nyaman untuk semua siswa sehingga proses nya tidak tersampaikan secara maksimal dilaksanakan oleh guru terkait dengan materi pengintegrasian nilai keislaman tersebut.</w:t>
      </w:r>
      <w:r w:rsidR="00DC0C98">
        <w:t xml:space="preserve"> Kemudian hambatanya datang dari guru tersebut yang bukan berasal dari tamatan perguruan tinggi agama Islam yang memungkinkan adanya minim p</w:t>
      </w:r>
      <w:r w:rsidR="00215B72">
        <w:t>engetahuan dari segi keagamaan I</w:t>
      </w:r>
      <w:r w:rsidR="00DC0C98">
        <w:t>slam.</w:t>
      </w:r>
    </w:p>
    <w:p w:rsidR="005B4D62" w:rsidRDefault="00215B72" w:rsidP="00CC436F">
      <w:pPr>
        <w:jc w:val="both"/>
      </w:pPr>
      <w:r>
        <w:t>Merujuk</w:t>
      </w:r>
      <w:r w:rsidR="00A441FE" w:rsidRPr="00A441FE">
        <w:t xml:space="preserve"> pada penelitian sebelumnya oleh</w:t>
      </w:r>
      <w:r>
        <w:t xml:space="preserve"> </w:t>
      </w:r>
      <w:r>
        <w:fldChar w:fldCharType="begin" w:fldLock="1"/>
      </w:r>
      <w:r>
        <w:instrText>ADDIN CSL_CITATION {"citationItems":[{"id":"ITEM-1","itemData":{"abstract":"… mewujudkan visi tersebut, maka dikembangkanlah misi untuk mengembangkan suatu pendidikan yang berciri : 1. Populis, yakni madrasah … 3) Belum terselenggaranya secara optimal koordinasi, komunikasi dan sinkronisasi antara keluarga, sekolah dan masyarakat sebagai …","author":[{"dropping-particle":"","family":"Munawarah","given":"","non-dropping-particle":"","parse-names":false,"suffix":""},{"dropping-particle":"","family":"Ali","given":"Nurhayati","non-dropping-particle":"","parse-names":false,"suffix":""}],"container-title":"Istiqra'","id":"ITEM-1","issue":"29","issued":{"date-parts":[["2016"]]},"page":"207-216","title":"Penerapan nilai-nilai ajaran islam dalam pembelajaran umum (","type":"article-journal","volume":"III"},"uris":["http://www.mendeley.com/documents/?uuid=778a9168-8773-4494-8338-d0cadb3d0b2c"]}],"mendeley":{"formattedCitation":"(Munawarah and Ali 2016)","manualFormatting":"(Munawarah dan Ali 2016)","plainTextFormattedCitation":"(Munawarah and Ali 2016)","previouslyFormattedCitation":"(Munawarah and Ali 2016)"},"properties":{"noteIndex":0},"schema":"https://github.com/citation-style-language/schema/raw/master/csl-citation.json"}</w:instrText>
      </w:r>
      <w:r>
        <w:fldChar w:fldCharType="separate"/>
      </w:r>
      <w:r>
        <w:rPr>
          <w:noProof/>
        </w:rPr>
        <w:t>(Munawarah dan</w:t>
      </w:r>
      <w:r w:rsidRPr="00215B72">
        <w:rPr>
          <w:noProof/>
        </w:rPr>
        <w:t xml:space="preserve"> Ali 2016)</w:t>
      </w:r>
      <w:r>
        <w:fldChar w:fldCharType="end"/>
      </w:r>
      <w:r w:rsidR="00A441FE" w:rsidRPr="00A441FE">
        <w:t xml:space="preserve"> mengkaj</w:t>
      </w:r>
      <w:r w:rsidR="00DC0C98">
        <w:t>i tentang implementasian nilai I</w:t>
      </w:r>
      <w:r w:rsidR="00A441FE" w:rsidRPr="00A441FE">
        <w:t>slam dalam mata pelajaran umum, menyimpulkan peran guru mata pelajaran umum sangat penting dalam penerapan nilai-nilai keislaman dan menyesuaikan dengan muatan materi yang diajarkan. Maka dari penjelasan tersebut nilai-nilai keislaman sudah diinterasikan dengan ilmu umum seperti IP</w:t>
      </w:r>
      <w:r w:rsidR="00CC436F">
        <w:t>A</w:t>
      </w:r>
      <w:r w:rsidR="00A441FE" w:rsidRPr="00A441FE">
        <w:t>S khusus pada lembaga pendidikan agama.</w:t>
      </w:r>
    </w:p>
    <w:p w:rsidR="00DC0C98" w:rsidRDefault="00DC0C98" w:rsidP="00DC0C98">
      <w:pPr>
        <w:ind w:firstLine="0"/>
        <w:jc w:val="both"/>
      </w:pPr>
    </w:p>
    <w:p w:rsidR="00CC436F" w:rsidRDefault="00CC436F" w:rsidP="00DC0C98">
      <w:pPr>
        <w:ind w:firstLine="0"/>
        <w:jc w:val="both"/>
      </w:pPr>
    </w:p>
    <w:p w:rsidR="00CC436F" w:rsidRDefault="00CC436F" w:rsidP="00DC0C98">
      <w:pPr>
        <w:ind w:firstLine="0"/>
        <w:jc w:val="both"/>
      </w:pPr>
    </w:p>
    <w:p w:rsidR="00CC436F" w:rsidRDefault="00CC436F" w:rsidP="00DC0C98">
      <w:pPr>
        <w:ind w:firstLine="0"/>
        <w:jc w:val="both"/>
      </w:pPr>
    </w:p>
    <w:p w:rsidR="00DC0C98" w:rsidRDefault="00DC0C98" w:rsidP="00DC0C98">
      <w:pPr>
        <w:ind w:firstLine="0"/>
        <w:jc w:val="both"/>
        <w:rPr>
          <w:b/>
        </w:rPr>
      </w:pPr>
      <w:r>
        <w:rPr>
          <w:b/>
        </w:rPr>
        <w:lastRenderedPageBreak/>
        <w:t xml:space="preserve">KESIMPULAN </w:t>
      </w:r>
    </w:p>
    <w:p w:rsidR="003848AC" w:rsidRPr="003848AC" w:rsidRDefault="00DC0C98" w:rsidP="003848AC">
      <w:pPr>
        <w:ind w:firstLine="0"/>
        <w:jc w:val="both"/>
      </w:pPr>
      <w:r>
        <w:rPr>
          <w:b/>
        </w:rPr>
        <w:tab/>
      </w:r>
      <w:r>
        <w:t xml:space="preserve">Berdasarkan hasil dan pembahasan dari penelitian ini maka penulis menyimpulkan </w:t>
      </w:r>
      <w:r w:rsidR="003848AC" w:rsidRPr="003848AC">
        <w:t>Nilai-nilai keislaman yang diintegrasikan dengan pembelajaran IPAS di kelas IV SDN Adisucipto 1 Yogyakarta peran pendidik sangat menjadi peran terpenting dalam pembelajaran, karena pendidik yang harus memiliki kemampuan untuk menginterasikan kedalam materi pembelajaran. Sementara itu tujuan dari pengintegrasian nilai-nilai keislaman dalam pembelajaran IPAS dalam</w:t>
      </w:r>
      <w:r w:rsidR="003848AC">
        <w:t xml:space="preserve"> Kurikulum Merdeka adalah </w:t>
      </w:r>
      <w:r w:rsidR="003848AC" w:rsidRPr="003848AC">
        <w:t>untuk menanamkan nilai-nilai keislaman untuk pedoman dalam menjalankan kehidupan dimasayarakat dimasa sekarang dan kedepanya.</w:t>
      </w:r>
    </w:p>
    <w:p w:rsidR="003848AC" w:rsidRPr="003848AC" w:rsidRDefault="003848AC" w:rsidP="003848AC">
      <w:pPr>
        <w:ind w:firstLine="0"/>
        <w:jc w:val="both"/>
      </w:pPr>
      <w:r>
        <w:tab/>
      </w:r>
      <w:r w:rsidRPr="003848AC">
        <w:t>Dalam penelitian ini sangat diperlukan adanya tindak lanjut oleh guru dan praktisi pendidikan untuk melakukan penelitian lanjutan terkait dengan hal integrasi nilai islam dalam pendidikan pembelajaran di sekolah dasar dianjurkan dalam kurikulum merdeka sebagai bahan pedoman dan evaluasi dalam pelaksaaan pembelajaran</w:t>
      </w:r>
      <w:r>
        <w:t>.</w:t>
      </w:r>
    </w:p>
    <w:p w:rsidR="00843BF0" w:rsidRDefault="00D66262" w:rsidP="001940C7">
      <w:pPr>
        <w:pStyle w:val="Heading1"/>
        <w:rPr>
          <w:lang w:val="id-ID"/>
        </w:rPr>
      </w:pPr>
      <w:r>
        <w:rPr>
          <w:lang w:val="id-ID"/>
        </w:rPr>
        <w:t>REferensi</w:t>
      </w:r>
    </w:p>
    <w:p w:rsidR="008A3B79" w:rsidRPr="008A3B79" w:rsidRDefault="008A3B79" w:rsidP="008A3B79">
      <w:pPr>
        <w:widowControl w:val="0"/>
        <w:autoSpaceDE w:val="0"/>
        <w:autoSpaceDN w:val="0"/>
        <w:adjustRightInd w:val="0"/>
        <w:ind w:left="480" w:hanging="480"/>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8A3B79">
        <w:rPr>
          <w:noProof/>
          <w:szCs w:val="24"/>
        </w:rPr>
        <w:t xml:space="preserve">Ainia, Dela Khoirul. 2020. “‘Merdeka Belajar Dalam Pandangan Ki Hadjar Dewantara Dan Relevansinya Bagi Pengembangan Pendidikan Karakter.’” </w:t>
      </w:r>
      <w:r w:rsidRPr="008A3B79">
        <w:rPr>
          <w:i/>
          <w:iCs/>
          <w:noProof/>
          <w:szCs w:val="24"/>
        </w:rPr>
        <w:t>Jurnal Filsafat Indonesia</w:t>
      </w:r>
      <w:r w:rsidRPr="008A3B79">
        <w:rPr>
          <w:noProof/>
          <w:szCs w:val="24"/>
        </w:rPr>
        <w:t xml:space="preserve"> 3(3):95–101.</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Akbar, Muhammad Ilham. 2021. “Pembelajaran Pendidikan Agama Islam Dan Budi Pekerti Berbasis Merdeka Belajar Di SD Anak Saleh Malang.” Universitas Islam Negeri Maulana Malik Ibrahim Malang.</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Amalia, Fitri, Rasa A. Anggayudha, and Kusumawardhani Aldilla. 2021. </w:t>
      </w:r>
      <w:r w:rsidRPr="008A3B79">
        <w:rPr>
          <w:i/>
          <w:iCs/>
          <w:noProof/>
          <w:szCs w:val="24"/>
        </w:rPr>
        <w:t>Ilmu Pengetahuan Alam Dan Sosial</w:t>
      </w:r>
      <w:r w:rsidRPr="008A3B79">
        <w:rPr>
          <w:noProof/>
          <w:szCs w:val="24"/>
        </w:rPr>
        <w:t>. pertama. edited by Mely Rizki Suryanita. Jakarta: Pusat Kurikulum dan Perbukuan Badan Penelitian dan Pengembangan dan Perbukuan Kementerian Pendidikan, Kebudayaan, Riset, dan Teknologi.</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Amri M Nurhadi, Rasyidin Al, and Imran Ali. 2017. “Integrasi Nilai-Nilai Keislaman Dalam Pembelajaran Biologi Di SMA Islam Al Ulum Terpadu Medan.” </w:t>
      </w:r>
      <w:r w:rsidRPr="008A3B79">
        <w:rPr>
          <w:i/>
          <w:iCs/>
          <w:noProof/>
          <w:szCs w:val="24"/>
        </w:rPr>
        <w:t>Edu Riligia</w:t>
      </w:r>
      <w:r w:rsidRPr="008A3B79">
        <w:rPr>
          <w:noProof/>
          <w:szCs w:val="24"/>
        </w:rPr>
        <w:t xml:space="preserve"> 1(4):487–501.</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Annisa Rohimah. 2022. “Implementasi Kurikulum Merdeka Di Sekolah Penggerak SDN 104231 Sugiharjo Kecamatan Batang Kuis.” </w:t>
      </w:r>
      <w:r w:rsidRPr="008A3B79">
        <w:rPr>
          <w:i/>
          <w:iCs/>
          <w:noProof/>
          <w:szCs w:val="24"/>
        </w:rPr>
        <w:t>Jurnal Pendidikan Dan Konseling</w:t>
      </w:r>
      <w:r w:rsidRPr="008A3B79">
        <w:rPr>
          <w:noProof/>
          <w:szCs w:val="24"/>
        </w:rPr>
        <w:t xml:space="preserve"> 4:1707–15.</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Ansori, Raden Ahmad Muhajir. 2016. “Strategi Penanaman Nilai-Nilai Pendidikan Islam Pada Peserta Didik.” </w:t>
      </w:r>
      <w:r w:rsidRPr="008A3B79">
        <w:rPr>
          <w:i/>
          <w:iCs/>
          <w:noProof/>
          <w:szCs w:val="24"/>
        </w:rPr>
        <w:t>Jurnal Pusaka: Media Kajian Dan Pemikiran Kalam</w:t>
      </w:r>
      <w:r w:rsidRPr="008A3B79">
        <w:rPr>
          <w:noProof/>
          <w:szCs w:val="24"/>
        </w:rPr>
        <w:t xml:space="preserve"> 8:14–32.</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Aprima, Desy, and Sasmita Sari. 2022. “Analisis Penerapan Pembelajaran Berdiferensiasi Dalam Implementasi Kurikulum Merdeka Pada Pelajaran Matematika SD.” </w:t>
      </w:r>
      <w:r w:rsidRPr="008A3B79">
        <w:rPr>
          <w:i/>
          <w:iCs/>
          <w:noProof/>
          <w:szCs w:val="24"/>
        </w:rPr>
        <w:t>Cendikia : Media Jurnal Ilmiah Pendidikan</w:t>
      </w:r>
      <w:r w:rsidRPr="008A3B79">
        <w:rPr>
          <w:noProof/>
          <w:szCs w:val="24"/>
        </w:rPr>
        <w:t xml:space="preserve"> 13(1):95–101.</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Arfani, Laili. 2016. “Mengurai Hakikat Pendidikan, Belajar Dan Pembelajaran.” </w:t>
      </w:r>
      <w:r w:rsidRPr="008A3B79">
        <w:rPr>
          <w:i/>
          <w:iCs/>
          <w:noProof/>
          <w:szCs w:val="24"/>
        </w:rPr>
        <w:t>Pelita Bangsa Pelestari Pancasila</w:t>
      </w:r>
      <w:r w:rsidRPr="008A3B79">
        <w:rPr>
          <w:noProof/>
          <w:szCs w:val="24"/>
        </w:rPr>
        <w:t xml:space="preserve"> 11(2):81–97.</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Asri, M. 2017. “Dinamika Kurikulum Di Indonesia.” </w:t>
      </w:r>
      <w:r w:rsidRPr="008A3B79">
        <w:rPr>
          <w:i/>
          <w:iCs/>
          <w:noProof/>
          <w:szCs w:val="24"/>
        </w:rPr>
        <w:t>Modelling: Jurnal Program Studi PGMI</w:t>
      </w:r>
      <w:r w:rsidRPr="008A3B79">
        <w:rPr>
          <w:noProof/>
          <w:szCs w:val="24"/>
        </w:rPr>
        <w:t xml:space="preserve"> 4(2):192–202.</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Azizah, Amirah Al May. 2021. “Integrasi Nilai-Nilai Keislaman Dalam Pembelajaran Ips Pada Kurikulum 2013.” </w:t>
      </w:r>
      <w:r w:rsidRPr="008A3B79">
        <w:rPr>
          <w:i/>
          <w:iCs/>
          <w:noProof/>
          <w:szCs w:val="24"/>
        </w:rPr>
        <w:t>Elementeris : Jurnal Ilmiah Pendidikan Dasar Islam</w:t>
      </w:r>
      <w:r w:rsidRPr="008A3B79">
        <w:rPr>
          <w:noProof/>
          <w:szCs w:val="24"/>
        </w:rPr>
        <w:t xml:space="preserve"> 3(1):23. doi: 10.33474/elementeris.v3i1.10496.</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Binti Khalid, Ainor Syuhadah, and Intan Delsa Putri. 2020. “Analisis Konsep Integrasi Ilmu Dalam Islam.” </w:t>
      </w:r>
      <w:r w:rsidRPr="008A3B79">
        <w:rPr>
          <w:i/>
          <w:iCs/>
          <w:noProof/>
          <w:szCs w:val="24"/>
        </w:rPr>
        <w:t>Wardah</w:t>
      </w:r>
      <w:r w:rsidRPr="008A3B79">
        <w:rPr>
          <w:noProof/>
          <w:szCs w:val="24"/>
        </w:rPr>
        <w:t xml:space="preserve"> 21(1):35–49. doi: 10.19109/wardah.v21i1.5822.</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Dacholfany, M. Ihsan. 2015. “</w:t>
      </w:r>
      <w:r w:rsidR="00C52930" w:rsidRPr="008A3B79">
        <w:rPr>
          <w:noProof/>
          <w:szCs w:val="24"/>
        </w:rPr>
        <w:t>Reformasi Pendidikan Islam Dalam Menghadapi Era Globalisasi:</w:t>
      </w:r>
      <w:r w:rsidRPr="008A3B79">
        <w:rPr>
          <w:noProof/>
          <w:szCs w:val="24"/>
        </w:rPr>
        <w:t xml:space="preserve"> Sebuah Tantangan Dan Harapan.” </w:t>
      </w:r>
      <w:r w:rsidRPr="008A3B79">
        <w:rPr>
          <w:i/>
          <w:iCs/>
          <w:noProof/>
          <w:szCs w:val="24"/>
        </w:rPr>
        <w:t>Akademika</w:t>
      </w:r>
      <w:r w:rsidRPr="008A3B79">
        <w:rPr>
          <w:noProof/>
          <w:szCs w:val="24"/>
        </w:rPr>
        <w:t xml:space="preserve"> 20.</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Daga, Agustinus Tanggu. 2021. “Makna Merdeka Belajar Dan Penguatan Peran Guru Di Sekolah Dasar.” </w:t>
      </w:r>
      <w:r w:rsidRPr="008A3B79">
        <w:rPr>
          <w:i/>
          <w:iCs/>
          <w:noProof/>
          <w:szCs w:val="24"/>
        </w:rPr>
        <w:t>Jurnal Educatio FKIP UNMA</w:t>
      </w:r>
      <w:r w:rsidRPr="008A3B79">
        <w:rPr>
          <w:noProof/>
          <w:szCs w:val="24"/>
        </w:rPr>
        <w:t xml:space="preserve"> 7(3):1075–90. doi: 10.31949/educatio.v7i3.1279.</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Direktorat Sekolah Dasar. 2022. “Pembelajaran IPAS Dalam Kurikulum Merdeka Di Sekolah Dasar.” </w:t>
      </w:r>
      <w:r w:rsidRPr="008A3B79">
        <w:rPr>
          <w:i/>
          <w:iCs/>
          <w:noProof/>
          <w:szCs w:val="24"/>
        </w:rPr>
        <w:t>Https://Ditpsd.Kemdikbud.Go.Id/</w:t>
      </w:r>
      <w:r w:rsidRPr="008A3B79">
        <w:rPr>
          <w:noProof/>
          <w:szCs w:val="24"/>
        </w:rPr>
        <w:t>. Retrieved (https://ditpsd.kemdikbud.go.id/artikel/detail/hal-hal-esensial-kurikulum-merdeka-di-jenjang-sd).</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lastRenderedPageBreak/>
        <w:t xml:space="preserve">Fakhruddin, Udi, Ending Bahrudin, and Endin Mujahidin. 2018. “Konsep Integrasi Dalam Sistem Pembelajaran Mata Pelajaran Umum Di Pesantren.” </w:t>
      </w:r>
      <w:r w:rsidRPr="008A3B79">
        <w:rPr>
          <w:i/>
          <w:iCs/>
          <w:noProof/>
          <w:szCs w:val="24"/>
        </w:rPr>
        <w:t>Ta’dibuna: Jurnal Pendidikan Islam</w:t>
      </w:r>
      <w:r w:rsidRPr="008A3B79">
        <w:rPr>
          <w:noProof/>
          <w:szCs w:val="24"/>
        </w:rPr>
        <w:t xml:space="preserve"> 7(2):214. doi: 10.32832/tadibuna.v7i2.1394.</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Fitriyah, Chumi Zahroul, and Rizki Putri Wardani. 2022. “Paradigma Kurikulum Merdeka Bagi Guru Sekolah Dasar.” </w:t>
      </w:r>
      <w:r w:rsidRPr="008A3B79">
        <w:rPr>
          <w:i/>
          <w:iCs/>
          <w:noProof/>
          <w:szCs w:val="24"/>
        </w:rPr>
        <w:t>Scholaria: Jurnal Pendidikan Dan Kebudayaan</w:t>
      </w:r>
      <w:r w:rsidRPr="008A3B79">
        <w:rPr>
          <w:noProof/>
          <w:szCs w:val="24"/>
        </w:rPr>
        <w:t xml:space="preserve"> 12(3):236–43. doi: 10.24246/j.js.2022.v12.i3.p236-243.</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Hamka, A., and K. Z. Saputro. 2022. “Konsep Integrasi Ilmu Ke-MI An Dengan Ilmu Islam.” </w:t>
      </w:r>
      <w:r w:rsidRPr="008A3B79">
        <w:rPr>
          <w:i/>
          <w:iCs/>
          <w:noProof/>
          <w:szCs w:val="24"/>
        </w:rPr>
        <w:t>JIEES: Journal of Islamic Education at …</w:t>
      </w:r>
      <w:r w:rsidRPr="008A3B79">
        <w:rPr>
          <w:noProof/>
          <w:szCs w:val="24"/>
        </w:rPr>
        <w:t xml:space="preserve"> 3(1):1–12.</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Heri, Deden, and Uus Ruswandi. 2022. “S Konsep Integrasi Nilai-Nilai Keislaman Dalam Pembelajaran Pendidikan Agama Islam Pada Lembaga Pendidikan.” </w:t>
      </w:r>
      <w:r w:rsidRPr="008A3B79">
        <w:rPr>
          <w:i/>
          <w:iCs/>
          <w:noProof/>
          <w:szCs w:val="24"/>
        </w:rPr>
        <w:t>Jurnal Dirosah Islamiyah</w:t>
      </w:r>
      <w:r w:rsidRPr="008A3B79">
        <w:rPr>
          <w:noProof/>
          <w:szCs w:val="24"/>
        </w:rPr>
        <w:t xml:space="preserve"> 4(2):255–67. doi: 10.47467/jdi.v4i2.920.</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Ikhwan, Afiful. 2014. “Integrasi Pendidikan Islam (Nilai-Nilai Islami Dalam Pembelajaran).” </w:t>
      </w:r>
      <w:r w:rsidRPr="008A3B79">
        <w:rPr>
          <w:i/>
          <w:iCs/>
          <w:noProof/>
          <w:szCs w:val="24"/>
        </w:rPr>
        <w:t>Ta’allum: Jurnal Pendidikan Islam</w:t>
      </w:r>
      <w:r w:rsidRPr="008A3B79">
        <w:rPr>
          <w:noProof/>
          <w:szCs w:val="24"/>
        </w:rPr>
        <w:t xml:space="preserve"> 2(2). doi: 10.21274/taalum.2014.2.02.179-194.</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Istiqomah, Novita, and Khamim Zarkasih Putro. 2021. “Konsep Integrasi Ilmu Ke-MI-an Dengan Ilmu Islam.” </w:t>
      </w:r>
      <w:r w:rsidRPr="008A3B79">
        <w:rPr>
          <w:i/>
          <w:iCs/>
          <w:noProof/>
          <w:szCs w:val="24"/>
        </w:rPr>
        <w:t>Madrosatuna : Jurnal Pendidikan Guru Madrasah Ibtidaiyah</w:t>
      </w:r>
      <w:r w:rsidRPr="008A3B79">
        <w:rPr>
          <w:noProof/>
          <w:szCs w:val="24"/>
        </w:rPr>
        <w:t xml:space="preserve"> 5(1):37–46.</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Julaeha, Siti. 2019. “Problematika Kurikulum Dan Pembelajaran Pendidikan Karakter.” </w:t>
      </w:r>
      <w:r w:rsidRPr="008A3B79">
        <w:rPr>
          <w:i/>
          <w:iCs/>
          <w:noProof/>
          <w:szCs w:val="24"/>
        </w:rPr>
        <w:t>Jurnal Penelitian Pendidikan Islam</w:t>
      </w:r>
      <w:r w:rsidRPr="008A3B79">
        <w:rPr>
          <w:noProof/>
          <w:szCs w:val="24"/>
        </w:rPr>
        <w:t xml:space="preserve"> 7(2):157. doi: 10.36667/jppi.v7i2.367.</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Kemendikbud. 2003. </w:t>
      </w:r>
      <w:r w:rsidRPr="008A3B79">
        <w:rPr>
          <w:i/>
          <w:iCs/>
          <w:noProof/>
          <w:szCs w:val="24"/>
        </w:rPr>
        <w:t>UNDANG-UNDANG SISTEM PENDIDIKAN NASIONAL</w:t>
      </w:r>
      <w:r w:rsidRPr="008A3B79">
        <w:rPr>
          <w:noProof/>
          <w:szCs w:val="24"/>
        </w:rPr>
        <w:t>. Jakarta.</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Laksana, Sigit Dwi. 2016. “Urgensi Pendidikan Islam Dalam Perubahan Sosial Di Masyarakat.” </w:t>
      </w:r>
      <w:r w:rsidRPr="008A3B79">
        <w:rPr>
          <w:i/>
          <w:iCs/>
          <w:noProof/>
          <w:szCs w:val="24"/>
        </w:rPr>
        <w:t>Aristo</w:t>
      </w:r>
      <w:r w:rsidRPr="008A3B79">
        <w:rPr>
          <w:noProof/>
          <w:szCs w:val="24"/>
        </w:rPr>
        <w:t xml:space="preserve"> 4(2):47. doi: 10.24269/ars.v4i2.188.</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Latipah, Nurlia, Bakhrul Ulum, and Falahun Niam. 2020. “Analisis Integrasi Nilai Pendidikan Islam Pada Kurikulum Tadris IPA IAIN Bengkulu.” </w:t>
      </w:r>
      <w:r w:rsidRPr="008A3B79">
        <w:rPr>
          <w:i/>
          <w:iCs/>
          <w:noProof/>
          <w:szCs w:val="24"/>
        </w:rPr>
        <w:t>At-Ta’lim</w:t>
      </w:r>
      <w:r w:rsidRPr="008A3B79">
        <w:rPr>
          <w:noProof/>
          <w:szCs w:val="24"/>
        </w:rPr>
        <w:t xml:space="preserve"> 19(1):132–44. doi: 10.29300/atmipi.v19.i1.3843.</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Mahlianurrahman, Mahlianurrahman. 2020. “Pengembangan Perangkat Pembelajaran Berbsasis Kurikulum 2013.” </w:t>
      </w:r>
      <w:r w:rsidRPr="008A3B79">
        <w:rPr>
          <w:i/>
          <w:iCs/>
          <w:noProof/>
          <w:szCs w:val="24"/>
        </w:rPr>
        <w:t>Attadib: Journal of Elementary Education</w:t>
      </w:r>
      <w:r w:rsidRPr="008A3B79">
        <w:rPr>
          <w:noProof/>
          <w:szCs w:val="24"/>
        </w:rPr>
        <w:t xml:space="preserve"> 4(1):1. doi: 10.32507/attadib.v4i1.625.</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Mayasari, Eka. 2015. “Urgensi Pendidikan Islam Terhadap Pengembangan Fitrah Manusia.” </w:t>
      </w:r>
      <w:r w:rsidRPr="008A3B79">
        <w:rPr>
          <w:i/>
          <w:iCs/>
          <w:noProof/>
          <w:szCs w:val="24"/>
        </w:rPr>
        <w:t>Serambi Tarbawi</w:t>
      </w:r>
      <w:r w:rsidRPr="008A3B79">
        <w:rPr>
          <w:noProof/>
          <w:szCs w:val="24"/>
        </w:rPr>
        <w:t xml:space="preserve"> 3(2):41–60.</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Munawarah, and Nurhayati Ali. 2016. “Penerapan Nilai-Nilai Ajaran Islam Dalam Pembelajaran Umum (.” </w:t>
      </w:r>
      <w:r w:rsidRPr="008A3B79">
        <w:rPr>
          <w:i/>
          <w:iCs/>
          <w:noProof/>
          <w:szCs w:val="24"/>
        </w:rPr>
        <w:t>Istiqra’</w:t>
      </w:r>
      <w:r w:rsidRPr="008A3B79">
        <w:rPr>
          <w:noProof/>
          <w:szCs w:val="24"/>
        </w:rPr>
        <w:t xml:space="preserve"> III(29):207–16.</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Muslam, H. 2011. “Globalisasi Dalam Pendidikan (Desain Kurikumum Yang Harus Dikembangkan Dalam Pendidikan Di Era Globalisasi).” </w:t>
      </w:r>
      <w:r w:rsidRPr="008A3B79">
        <w:rPr>
          <w:i/>
          <w:iCs/>
          <w:noProof/>
          <w:szCs w:val="24"/>
        </w:rPr>
        <w:t>Wahana Akademika</w:t>
      </w:r>
      <w:r w:rsidRPr="008A3B79">
        <w:rPr>
          <w:noProof/>
          <w:szCs w:val="24"/>
        </w:rPr>
        <w:t xml:space="preserve"> 12(3):4–12.</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Nikmah, Shofiatun, Harto Nuroso, and Fine Reffiane. 2019. “Pengaruh Model Pembelajaran Terpadu Tipe Shared Berbantu Media Pop- Up Book Terhadap Hasil Belajar.” </w:t>
      </w:r>
      <w:r w:rsidRPr="008A3B79">
        <w:rPr>
          <w:i/>
          <w:iCs/>
          <w:noProof/>
          <w:szCs w:val="24"/>
        </w:rPr>
        <w:t>Jurnal Pedagogi Dan Pembelajaran</w:t>
      </w:r>
      <w:r w:rsidRPr="008A3B79">
        <w:rPr>
          <w:noProof/>
          <w:szCs w:val="24"/>
        </w:rPr>
        <w:t xml:space="preserve"> 2(2):264. doi: 10.23887/jp2.v2i2.17920.</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Nurul Indana dan Noor Fatiha. 2020. “NILAI-NILAI PENDIDIKAN ISLAM (Analisis Buku Misteri Banjir Nabi Nuh Karya Yosep Rafiqi).” </w:t>
      </w:r>
      <w:r w:rsidRPr="008A3B79">
        <w:rPr>
          <w:i/>
          <w:iCs/>
          <w:noProof/>
          <w:szCs w:val="24"/>
        </w:rPr>
        <w:t>Ilmuna</w:t>
      </w:r>
      <w:r w:rsidRPr="008A3B79">
        <w:rPr>
          <w:noProof/>
          <w:szCs w:val="24"/>
        </w:rPr>
        <w:t xml:space="preserve"> 2.</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Rijali, Ahmad. 2019. “Analisis Data Kualitatif.” </w:t>
      </w:r>
      <w:r w:rsidRPr="008A3B79">
        <w:rPr>
          <w:i/>
          <w:iCs/>
          <w:noProof/>
          <w:szCs w:val="24"/>
        </w:rPr>
        <w:t>Alhadharah: Jurnal Ilmu Dakwah</w:t>
      </w:r>
      <w:r w:rsidRPr="008A3B79">
        <w:rPr>
          <w:noProof/>
          <w:szCs w:val="24"/>
        </w:rPr>
        <w:t xml:space="preserve"> 17(33):81. doi: 10.18592/alhadharah.v17i33.2374.</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Rohmah, Naily. 2019. “Integrasi Kurikulum Dan Internalisasi Nilai-Nilai Pendidikan Islam Dalam Membentuk Sikap Religius Siswa.” </w:t>
      </w:r>
      <w:r w:rsidRPr="008A3B79">
        <w:rPr>
          <w:i/>
          <w:iCs/>
          <w:noProof/>
          <w:szCs w:val="24"/>
        </w:rPr>
        <w:t>EL-BANAT: Jurnal Pemikiran Dan Pendidikan Islam</w:t>
      </w:r>
      <w:r w:rsidRPr="008A3B79">
        <w:rPr>
          <w:noProof/>
          <w:szCs w:val="24"/>
        </w:rPr>
        <w:t xml:space="preserve"> 9(2):197–218. doi: 10.54180/elbanat.2019.9.2.197-218.</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Sakir, Moh. 2016. “Pendidikan Islam Dalam Sistem Pendidikan Nasional.” </w:t>
      </w:r>
      <w:r w:rsidRPr="008A3B79">
        <w:rPr>
          <w:i/>
          <w:iCs/>
          <w:noProof/>
          <w:szCs w:val="24"/>
        </w:rPr>
        <w:t>Cendekia: Jurnal Kependidikan Dan Kemasyarakatan</w:t>
      </w:r>
      <w:r w:rsidRPr="008A3B79">
        <w:rPr>
          <w:noProof/>
          <w:szCs w:val="24"/>
        </w:rPr>
        <w:t xml:space="preserve"> 12(1):103. doi: 10.21154/cendekia.v12i1.370.</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Salim, Kalbin. 2014. “Pengaruh Globalisasi Terhadap Dunia Pendidikan.” </w:t>
      </w:r>
      <w:r w:rsidRPr="008A3B79">
        <w:rPr>
          <w:i/>
          <w:iCs/>
          <w:noProof/>
          <w:szCs w:val="24"/>
        </w:rPr>
        <w:t>University Teknologi Malaysia</w:t>
      </w:r>
      <w:r w:rsidRPr="008A3B79">
        <w:rPr>
          <w:noProof/>
          <w:szCs w:val="24"/>
        </w:rPr>
        <w:t xml:space="preserve"> (January):1–11.</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Sandi Kurniawan. 2021. “</w:t>
      </w:r>
      <w:r w:rsidR="00C52930" w:rsidRPr="008A3B79">
        <w:rPr>
          <w:noProof/>
          <w:szCs w:val="24"/>
        </w:rPr>
        <w:t>Integrasi Nilai-Nilai Keislaman Dan Kebangsaan Dalam Pendidikan Pesantren.” Universitas Islam Indonesia Yogyakarta.</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Sunarti Narti, and Husaini Ratmiati. 2021. “Integrasi Nilai Religius Dalam Pembelajaran MI/SD Untuk Membangun Karakter Siswa.” </w:t>
      </w:r>
      <w:r w:rsidRPr="008A3B79">
        <w:rPr>
          <w:i/>
          <w:iCs/>
          <w:noProof/>
          <w:szCs w:val="24"/>
        </w:rPr>
        <w:t>El-Ibtidaiy:Journal of Primary Education</w:t>
      </w:r>
      <w:r w:rsidRPr="008A3B79">
        <w:rPr>
          <w:noProof/>
          <w:szCs w:val="24"/>
        </w:rPr>
        <w:t xml:space="preserve"> 4(1):65. doi: 10.24014/ejpe.v4i1.12372.</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lastRenderedPageBreak/>
        <w:t xml:space="preserve">Syarifuddin, Syarifuddin, and Nurmi Nurmi. 2022. “Pembelajaran Berdiferensiasi Dalam Meningkatkan Hasil Belajar Matematika Siswa Kelas IX Semester Genap SMP Negeri 1 Wera Tahun Pelajaran 2021/2022.” </w:t>
      </w:r>
      <w:r w:rsidRPr="008A3B79">
        <w:rPr>
          <w:i/>
          <w:iCs/>
          <w:noProof/>
          <w:szCs w:val="24"/>
        </w:rPr>
        <w:t>JagoMIPA: Jurnal Pendidikan Matematika Dan IPA</w:t>
      </w:r>
      <w:r w:rsidRPr="008A3B79">
        <w:rPr>
          <w:noProof/>
          <w:szCs w:val="24"/>
        </w:rPr>
        <w:t xml:space="preserve"> 2(2):35–44. doi: 10.53299/jagomipa.v2i2.184.</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Taufiq, Bekti. 2017. “Identifikasi Nilai-Nilai Pendidikan Islam Dalam Pemberdayaan Masyarakat Pada PNPM Mandiri.” </w:t>
      </w:r>
      <w:r w:rsidRPr="008A3B79">
        <w:rPr>
          <w:i/>
          <w:iCs/>
          <w:noProof/>
          <w:szCs w:val="24"/>
        </w:rPr>
        <w:t>Jurnal Penelitian</w:t>
      </w:r>
      <w:r w:rsidRPr="008A3B79">
        <w:rPr>
          <w:noProof/>
          <w:szCs w:val="24"/>
        </w:rPr>
        <w:t xml:space="preserve"> 11(1):69. doi: 10.21043/jupe.v11i1.2171.</w:t>
      </w:r>
    </w:p>
    <w:p w:rsidR="008A3B79" w:rsidRPr="008A3B79" w:rsidRDefault="008A3B79" w:rsidP="008A3B79">
      <w:pPr>
        <w:widowControl w:val="0"/>
        <w:autoSpaceDE w:val="0"/>
        <w:autoSpaceDN w:val="0"/>
        <w:adjustRightInd w:val="0"/>
        <w:ind w:left="480" w:hanging="480"/>
        <w:rPr>
          <w:noProof/>
          <w:szCs w:val="24"/>
        </w:rPr>
      </w:pPr>
      <w:r w:rsidRPr="008A3B79">
        <w:rPr>
          <w:noProof/>
          <w:szCs w:val="24"/>
        </w:rPr>
        <w:t xml:space="preserve">Umar Sidiq dan Moh. Miftachul Choir. 2019. </w:t>
      </w:r>
      <w:r w:rsidRPr="008A3B79">
        <w:rPr>
          <w:i/>
          <w:iCs/>
          <w:noProof/>
          <w:szCs w:val="24"/>
        </w:rPr>
        <w:t>Metode Penelitian Kualitatif Di Bidang Pendidikan</w:t>
      </w:r>
      <w:r w:rsidRPr="008A3B79">
        <w:rPr>
          <w:noProof/>
          <w:szCs w:val="24"/>
        </w:rPr>
        <w:t xml:space="preserve">. Vol. 53. edited by Anwar Mujahidin. Ponorogo: </w:t>
      </w:r>
      <w:r w:rsidR="00C52930" w:rsidRPr="008A3B79">
        <w:rPr>
          <w:noProof/>
          <w:szCs w:val="24"/>
        </w:rPr>
        <w:t>Nata Karya.</w:t>
      </w:r>
    </w:p>
    <w:p w:rsidR="008A3B79" w:rsidRPr="008A3B79" w:rsidRDefault="008A3B79" w:rsidP="008A3B79">
      <w:pPr>
        <w:widowControl w:val="0"/>
        <w:autoSpaceDE w:val="0"/>
        <w:autoSpaceDN w:val="0"/>
        <w:adjustRightInd w:val="0"/>
        <w:ind w:left="480" w:hanging="480"/>
        <w:rPr>
          <w:noProof/>
        </w:rPr>
      </w:pPr>
      <w:r w:rsidRPr="008A3B79">
        <w:rPr>
          <w:noProof/>
          <w:szCs w:val="24"/>
        </w:rPr>
        <w:t>Yahdi*, Muhammad. 2010. “</w:t>
      </w:r>
      <w:r w:rsidR="00C52930" w:rsidRPr="008A3B79">
        <w:rPr>
          <w:noProof/>
          <w:szCs w:val="24"/>
        </w:rPr>
        <w:t>Fungsi Pendidikan Islam Dalam Kehidupan Manusia.</w:t>
      </w:r>
      <w:r w:rsidRPr="008A3B79">
        <w:rPr>
          <w:noProof/>
          <w:szCs w:val="24"/>
        </w:rPr>
        <w:t xml:space="preserve">” </w:t>
      </w:r>
      <w:r w:rsidRPr="008A3B79">
        <w:rPr>
          <w:i/>
          <w:iCs/>
          <w:noProof/>
          <w:szCs w:val="24"/>
        </w:rPr>
        <w:t>Lentera Pendidikan</w:t>
      </w:r>
      <w:r w:rsidRPr="008A3B79">
        <w:rPr>
          <w:rFonts w:ascii="Times New Roman" w:hAnsi="Times New Roman"/>
          <w:i/>
          <w:iCs/>
          <w:noProof/>
          <w:szCs w:val="24"/>
        </w:rPr>
        <w:t> </w:t>
      </w:r>
      <w:r w:rsidRPr="008A3B79">
        <w:rPr>
          <w:i/>
          <w:iCs/>
          <w:noProof/>
          <w:szCs w:val="24"/>
        </w:rPr>
        <w:t>: Jurnal Ilmu Tarbiyah Dan Keguruan</w:t>
      </w:r>
      <w:r w:rsidRPr="008A3B79">
        <w:rPr>
          <w:noProof/>
          <w:szCs w:val="24"/>
        </w:rPr>
        <w:t xml:space="preserve"> 113:211–25.</w:t>
      </w:r>
    </w:p>
    <w:p w:rsidR="008A3B79" w:rsidRPr="008A3B79" w:rsidRDefault="008A3B79" w:rsidP="008A3B79">
      <w:pPr>
        <w:rPr>
          <w:lang w:val="id-ID"/>
        </w:rPr>
      </w:pPr>
      <w:r>
        <w:rPr>
          <w:lang w:val="id-ID"/>
        </w:rPr>
        <w:fldChar w:fldCharType="end"/>
      </w:r>
    </w:p>
    <w:p w:rsidR="001940C7" w:rsidRPr="0069718E" w:rsidRDefault="001940C7" w:rsidP="001940C7">
      <w:pPr>
        <w:rPr>
          <w:lang w:val="id-ID"/>
        </w:rPr>
      </w:pPr>
    </w:p>
    <w:sectPr w:rsidR="001940C7" w:rsidRPr="0069718E" w:rsidSect="004973E0">
      <w:headerReference w:type="even" r:id="rId10"/>
      <w:headerReference w:type="default" r:id="rId11"/>
      <w:footerReference w:type="even" r:id="rId12"/>
      <w:footerReference w:type="default" r:id="rId13"/>
      <w:footerReference w:type="first" r:id="rId14"/>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2ABF" w:rsidRDefault="00892ABF" w:rsidP="00700A34">
      <w:r>
        <w:separator/>
      </w:r>
    </w:p>
  </w:endnote>
  <w:endnote w:type="continuationSeparator" w:id="0">
    <w:p w:rsidR="00892ABF" w:rsidRDefault="00892ABF"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szCs w:val="22"/>
      </w:rPr>
      <w:id w:val="130379132"/>
      <w:docPartObj>
        <w:docPartGallery w:val="Page Numbers (Bottom of Page)"/>
        <w:docPartUnique/>
      </w:docPartObj>
    </w:sdtPr>
    <w:sdtEndPr/>
    <w:sdtContent>
      <w:p w:rsidR="00CE7DF8" w:rsidRPr="00AA0FA8" w:rsidRDefault="00CE7DF8"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0B02BA">
          <w:rPr>
            <w:noProof/>
            <w:sz w:val="24"/>
            <w:szCs w:val="24"/>
          </w:rPr>
          <w:t>10</w:t>
        </w:r>
        <w:r w:rsidRPr="00FF7B1A">
          <w:rPr>
            <w:sz w:val="24"/>
            <w:szCs w:val="24"/>
          </w:rPr>
          <w:fldChar w:fldCharType="end"/>
        </w:r>
        <w:r>
          <w:rPr>
            <w:sz w:val="22"/>
            <w:szCs w:val="22"/>
            <w:lang w:val="id-ID"/>
          </w:rPr>
          <w:t>|</w:t>
        </w:r>
        <w:r>
          <w:rPr>
            <w:sz w:val="22"/>
            <w:szCs w:val="22"/>
            <w:lang w:val="id-ID"/>
          </w:rPr>
          <w:tab/>
        </w:r>
        <w:fldSimple w:instr=" STYLEREF  &quot;01. Nama Jurnal - Journal Name&quot;  \* MERGEFORMAT ">
          <w:r w:rsidR="000B02BA" w:rsidRPr="000B02BA">
            <w:rPr>
              <w:b/>
              <w:bCs/>
              <w:noProof/>
            </w:rPr>
            <w:t>El-Ibtidaiy</w:t>
          </w:r>
          <w:r w:rsidR="000B02BA" w:rsidRPr="000B02BA">
            <w:rPr>
              <w:bCs/>
              <w:noProof/>
            </w:rPr>
            <w:t>: Journal of Primary</w:t>
          </w:r>
          <w:r w:rsidR="000B02BA">
            <w:rPr>
              <w:noProof/>
            </w:rPr>
            <w:t xml:space="preserve"> Education</w:t>
          </w:r>
        </w:fldSimple>
        <w:r w:rsidRPr="00FF7B1A">
          <w:rPr>
            <w:iCs/>
            <w:lang w:val="id-ID"/>
          </w:rPr>
          <w:t xml:space="preserve">, </w:t>
        </w:r>
        <w:fldSimple w:instr=" STYLEREF  &quot;03. Volume&quot;  \* MERGEFORMAT ">
          <w:r w:rsidR="000B02BA" w:rsidRPr="000B02BA">
            <w:rPr>
              <w:iCs/>
              <w:noProof/>
              <w:lang w:val="id-ID"/>
            </w:rPr>
            <w:t>Vol. 1, No. 1, April2018, xxx – xxx</w:t>
          </w:r>
        </w:fldSimple>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379133"/>
      <w:docPartObj>
        <w:docPartGallery w:val="Page Numbers (Bottom of Page)"/>
        <w:docPartUnique/>
      </w:docPartObj>
    </w:sdtPr>
    <w:sdtEndPr/>
    <w:sdtContent>
      <w:p w:rsidR="00CE7DF8" w:rsidRPr="00AA0FA8" w:rsidRDefault="00446B61"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0B02BA" w:rsidRPr="000B02BA">
            <w:rPr>
              <w:b/>
              <w:bCs/>
              <w:noProof/>
            </w:rPr>
            <w:t>El-Ibtidaiy</w:t>
          </w:r>
          <w:r w:rsidR="000B02BA" w:rsidRPr="000B02BA">
            <w:rPr>
              <w:bCs/>
              <w:noProof/>
            </w:rPr>
            <w:t>: Journal of Primary</w:t>
          </w:r>
          <w:r w:rsidR="000B02BA">
            <w:rPr>
              <w:noProof/>
            </w:rPr>
            <w:t xml:space="preserve"> Education</w:t>
          </w:r>
        </w:fldSimple>
        <w:r w:rsidR="00CE7DF8" w:rsidRPr="00FF7B1A">
          <w:rPr>
            <w:iCs/>
            <w:lang w:val="id-ID"/>
          </w:rPr>
          <w:t xml:space="preserve">, </w:t>
        </w:r>
        <w:fldSimple w:instr=" STYLEREF  &quot;03. Volume&quot;  \* MERGEFORMAT ">
          <w:r w:rsidR="000B02BA" w:rsidRPr="000B02BA">
            <w:rPr>
              <w:iCs/>
              <w:noProof/>
              <w:lang w:val="id-ID"/>
            </w:rPr>
            <w:t>Vol. 1, No. 1, April2018, xxx – xxx</w:t>
          </w:r>
        </w:fldSimple>
        <w:r w:rsidR="00CE7DF8">
          <w:rPr>
            <w:sz w:val="22"/>
            <w:szCs w:val="22"/>
            <w:lang w:val="id-ID"/>
          </w:rPr>
          <w:tab/>
          <w:t>|</w:t>
        </w:r>
        <w:r w:rsidR="00CE7DF8" w:rsidRPr="00FF7B1A">
          <w:rPr>
            <w:sz w:val="24"/>
            <w:szCs w:val="24"/>
          </w:rPr>
          <w:fldChar w:fldCharType="begin"/>
        </w:r>
        <w:r w:rsidR="00CE7DF8" w:rsidRPr="00FF7B1A">
          <w:rPr>
            <w:sz w:val="24"/>
            <w:szCs w:val="24"/>
          </w:rPr>
          <w:instrText xml:space="preserve"> PAGE   \* MERGEFORMAT </w:instrText>
        </w:r>
        <w:r w:rsidR="00CE7DF8" w:rsidRPr="00FF7B1A">
          <w:rPr>
            <w:sz w:val="24"/>
            <w:szCs w:val="24"/>
          </w:rPr>
          <w:fldChar w:fldCharType="separate"/>
        </w:r>
        <w:r w:rsidR="000B02BA">
          <w:rPr>
            <w:noProof/>
            <w:sz w:val="24"/>
            <w:szCs w:val="24"/>
          </w:rPr>
          <w:t>9</w:t>
        </w:r>
        <w:r w:rsidR="00CE7DF8" w:rsidRPr="00FF7B1A">
          <w:rPr>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4823"/>
      <w:docPartObj>
        <w:docPartGallery w:val="Page Numbers (Bottom of Page)"/>
        <w:docPartUnique/>
      </w:docPartObj>
    </w:sdtPr>
    <w:sdtEndPr/>
    <w:sdtContent>
      <w:p w:rsidR="00CE7DF8" w:rsidRPr="00AA0FA8" w:rsidRDefault="00446B61"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0B02BA" w:rsidRPr="000B02BA">
            <w:rPr>
              <w:b/>
              <w:bCs/>
              <w:noProof/>
            </w:rPr>
            <w:t>El-Ibtidaiy</w:t>
          </w:r>
          <w:r w:rsidR="000B02BA" w:rsidRPr="000B02BA">
            <w:rPr>
              <w:bCs/>
              <w:noProof/>
            </w:rPr>
            <w:t>: Journal of Primary</w:t>
          </w:r>
          <w:r w:rsidR="000B02BA">
            <w:rPr>
              <w:noProof/>
            </w:rPr>
            <w:t xml:space="preserve"> Education</w:t>
          </w:r>
        </w:fldSimple>
        <w:r w:rsidR="00CE7DF8" w:rsidRPr="00FF7B1A">
          <w:rPr>
            <w:iCs/>
            <w:lang w:val="id-ID"/>
          </w:rPr>
          <w:t xml:space="preserve">, </w:t>
        </w:r>
        <w:fldSimple w:instr=" STYLEREF  &quot;03. Volume&quot;  \* MERGEFORMAT ">
          <w:r w:rsidR="000B02BA" w:rsidRPr="000B02BA">
            <w:rPr>
              <w:iCs/>
              <w:noProof/>
              <w:lang w:val="id-ID"/>
            </w:rPr>
            <w:t>Vol. 1, No. 1, April2018, xxx – xxx</w:t>
          </w:r>
        </w:fldSimple>
        <w:r w:rsidR="00CE7DF8">
          <w:rPr>
            <w:sz w:val="22"/>
            <w:szCs w:val="22"/>
            <w:lang w:val="id-ID"/>
          </w:rPr>
          <w:tab/>
          <w:t>|</w:t>
        </w:r>
        <w:r w:rsidR="00CE7DF8" w:rsidRPr="00FF7B1A">
          <w:rPr>
            <w:sz w:val="24"/>
            <w:szCs w:val="24"/>
          </w:rPr>
          <w:fldChar w:fldCharType="begin"/>
        </w:r>
        <w:r w:rsidR="00CE7DF8" w:rsidRPr="00FF7B1A">
          <w:rPr>
            <w:sz w:val="24"/>
            <w:szCs w:val="24"/>
          </w:rPr>
          <w:instrText xml:space="preserve"> PAGE   \* MERGEFORMAT </w:instrText>
        </w:r>
        <w:r w:rsidR="00CE7DF8" w:rsidRPr="00FF7B1A">
          <w:rPr>
            <w:sz w:val="24"/>
            <w:szCs w:val="24"/>
          </w:rPr>
          <w:fldChar w:fldCharType="separate"/>
        </w:r>
        <w:r w:rsidR="000B02BA">
          <w:rPr>
            <w:noProof/>
            <w:sz w:val="24"/>
            <w:szCs w:val="24"/>
          </w:rPr>
          <w:t>1</w:t>
        </w:r>
        <w:r w:rsidR="00CE7DF8" w:rsidRPr="00FF7B1A">
          <w:rPr>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2ABF" w:rsidRDefault="00892ABF" w:rsidP="00700A34">
      <w:r>
        <w:separator/>
      </w:r>
    </w:p>
  </w:footnote>
  <w:footnote w:type="continuationSeparator" w:id="0">
    <w:p w:rsidR="00892ABF" w:rsidRDefault="00892ABF" w:rsidP="00700A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7DF8" w:rsidRPr="00AD4D4B" w:rsidRDefault="00446B61" w:rsidP="008F363A">
    <w:pPr>
      <w:pStyle w:val="HeaderKiri"/>
    </w:pPr>
    <w:fldSimple w:instr=" STYLEREF  &quot;2. Penulis - Author&quot;  \* MERGEFORMAT ">
      <w:r w:rsidR="000B02BA">
        <w:t>Wandri Ramadhan1, Rusdy Iskandar2 Sedya Santosa3</w:t>
      </w:r>
    </w:fldSimple>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7DF8" w:rsidRDefault="00446B61" w:rsidP="008F363A">
    <w:pPr>
      <w:pStyle w:val="Headerkanan"/>
    </w:pPr>
    <w:fldSimple w:instr=" STYLEREF  &quot;1. Judul - Title&quot;  \* MERGEFORMAT ">
      <w:r w:rsidR="000B02BA" w:rsidRPr="000B02BA">
        <w:rPr>
          <w:b/>
          <w:bCs/>
          <w:lang w:val="en-US"/>
        </w:rPr>
        <w:t>Analisis Integrasi Nilai-Nilai Keislaman dalam Pembelajaran Ilmu</w:t>
      </w:r>
      <w:r w:rsidR="000B02BA">
        <w:t xml:space="preserve"> Pendidikan Alam dan Sosial (IPAS) Pada Kurikulum Merdeka di Sekolah Dasar</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40566FBF"/>
    <w:multiLevelType w:val="hybridMultilevel"/>
    <w:tmpl w:val="D17AD59A"/>
    <w:lvl w:ilvl="0" w:tplc="268AF33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4">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0A34"/>
    <w:rsid w:val="00000EBE"/>
    <w:rsid w:val="0000532F"/>
    <w:rsid w:val="00006AFE"/>
    <w:rsid w:val="0002222D"/>
    <w:rsid w:val="00023E91"/>
    <w:rsid w:val="0003059C"/>
    <w:rsid w:val="0003186E"/>
    <w:rsid w:val="00031CE5"/>
    <w:rsid w:val="000320C2"/>
    <w:rsid w:val="000323C9"/>
    <w:rsid w:val="000343E5"/>
    <w:rsid w:val="0003599A"/>
    <w:rsid w:val="00035CB2"/>
    <w:rsid w:val="00037408"/>
    <w:rsid w:val="00037FA6"/>
    <w:rsid w:val="000411EE"/>
    <w:rsid w:val="00042281"/>
    <w:rsid w:val="00042E0E"/>
    <w:rsid w:val="00046CB9"/>
    <w:rsid w:val="00047629"/>
    <w:rsid w:val="00047730"/>
    <w:rsid w:val="00053E21"/>
    <w:rsid w:val="0005493C"/>
    <w:rsid w:val="00057647"/>
    <w:rsid w:val="000608D3"/>
    <w:rsid w:val="000615E6"/>
    <w:rsid w:val="00062D7D"/>
    <w:rsid w:val="000635F2"/>
    <w:rsid w:val="00064A1D"/>
    <w:rsid w:val="00070D21"/>
    <w:rsid w:val="00071F92"/>
    <w:rsid w:val="00072C2B"/>
    <w:rsid w:val="00072FC0"/>
    <w:rsid w:val="00075715"/>
    <w:rsid w:val="0007716B"/>
    <w:rsid w:val="00081BFC"/>
    <w:rsid w:val="0008734F"/>
    <w:rsid w:val="00090303"/>
    <w:rsid w:val="000A19C8"/>
    <w:rsid w:val="000A3C6A"/>
    <w:rsid w:val="000B02BA"/>
    <w:rsid w:val="000B06FE"/>
    <w:rsid w:val="000B0E23"/>
    <w:rsid w:val="000B1B45"/>
    <w:rsid w:val="000B45DB"/>
    <w:rsid w:val="000C180E"/>
    <w:rsid w:val="000C395F"/>
    <w:rsid w:val="000C5EBD"/>
    <w:rsid w:val="000D00AA"/>
    <w:rsid w:val="000D53B7"/>
    <w:rsid w:val="000E0739"/>
    <w:rsid w:val="000E5A94"/>
    <w:rsid w:val="000F5271"/>
    <w:rsid w:val="000F7BB4"/>
    <w:rsid w:val="001011B7"/>
    <w:rsid w:val="00106AC0"/>
    <w:rsid w:val="00110D6D"/>
    <w:rsid w:val="00112771"/>
    <w:rsid w:val="00113B14"/>
    <w:rsid w:val="00114ED9"/>
    <w:rsid w:val="001154C7"/>
    <w:rsid w:val="00121DC6"/>
    <w:rsid w:val="00122BB0"/>
    <w:rsid w:val="001238FB"/>
    <w:rsid w:val="00123F3A"/>
    <w:rsid w:val="001245A4"/>
    <w:rsid w:val="001333B0"/>
    <w:rsid w:val="00136F57"/>
    <w:rsid w:val="00137086"/>
    <w:rsid w:val="00137746"/>
    <w:rsid w:val="0014024C"/>
    <w:rsid w:val="00146FBE"/>
    <w:rsid w:val="00147592"/>
    <w:rsid w:val="0015069B"/>
    <w:rsid w:val="00151317"/>
    <w:rsid w:val="00152E0D"/>
    <w:rsid w:val="001545A0"/>
    <w:rsid w:val="0015606C"/>
    <w:rsid w:val="001578BA"/>
    <w:rsid w:val="00161011"/>
    <w:rsid w:val="00170532"/>
    <w:rsid w:val="0017087F"/>
    <w:rsid w:val="00172E34"/>
    <w:rsid w:val="00175784"/>
    <w:rsid w:val="0017599F"/>
    <w:rsid w:val="001834F5"/>
    <w:rsid w:val="0018542D"/>
    <w:rsid w:val="00193BF1"/>
    <w:rsid w:val="001940C7"/>
    <w:rsid w:val="001955BE"/>
    <w:rsid w:val="001A36AF"/>
    <w:rsid w:val="001A443E"/>
    <w:rsid w:val="001B3ED2"/>
    <w:rsid w:val="001B4C3A"/>
    <w:rsid w:val="001B5114"/>
    <w:rsid w:val="001B52AB"/>
    <w:rsid w:val="001C167B"/>
    <w:rsid w:val="001C2016"/>
    <w:rsid w:val="001C7EA6"/>
    <w:rsid w:val="001C7FFA"/>
    <w:rsid w:val="001D379A"/>
    <w:rsid w:val="001D3C2D"/>
    <w:rsid w:val="001D59B1"/>
    <w:rsid w:val="001D6112"/>
    <w:rsid w:val="001E0A24"/>
    <w:rsid w:val="001E1058"/>
    <w:rsid w:val="001E59FA"/>
    <w:rsid w:val="001E77CE"/>
    <w:rsid w:val="001F3481"/>
    <w:rsid w:val="001F4083"/>
    <w:rsid w:val="001F6EDE"/>
    <w:rsid w:val="001F77F0"/>
    <w:rsid w:val="001F7EAD"/>
    <w:rsid w:val="00205B94"/>
    <w:rsid w:val="002061E2"/>
    <w:rsid w:val="00210A30"/>
    <w:rsid w:val="00211822"/>
    <w:rsid w:val="002136D5"/>
    <w:rsid w:val="00215B72"/>
    <w:rsid w:val="00216A35"/>
    <w:rsid w:val="00220998"/>
    <w:rsid w:val="00220F99"/>
    <w:rsid w:val="002214C1"/>
    <w:rsid w:val="0022290E"/>
    <w:rsid w:val="00225FA1"/>
    <w:rsid w:val="0022731B"/>
    <w:rsid w:val="00227482"/>
    <w:rsid w:val="00236408"/>
    <w:rsid w:val="002507D5"/>
    <w:rsid w:val="00252391"/>
    <w:rsid w:val="0025654D"/>
    <w:rsid w:val="0025659D"/>
    <w:rsid w:val="00257BA8"/>
    <w:rsid w:val="00257D13"/>
    <w:rsid w:val="0027089B"/>
    <w:rsid w:val="00271562"/>
    <w:rsid w:val="00272B95"/>
    <w:rsid w:val="00272DA7"/>
    <w:rsid w:val="00275D40"/>
    <w:rsid w:val="0028639D"/>
    <w:rsid w:val="002863BA"/>
    <w:rsid w:val="00287643"/>
    <w:rsid w:val="002914B5"/>
    <w:rsid w:val="00292AA7"/>
    <w:rsid w:val="00294A62"/>
    <w:rsid w:val="00294B69"/>
    <w:rsid w:val="002957A4"/>
    <w:rsid w:val="00297064"/>
    <w:rsid w:val="00297565"/>
    <w:rsid w:val="002A0774"/>
    <w:rsid w:val="002A2946"/>
    <w:rsid w:val="002A7039"/>
    <w:rsid w:val="002A75EE"/>
    <w:rsid w:val="002B1366"/>
    <w:rsid w:val="002B174A"/>
    <w:rsid w:val="002B28E9"/>
    <w:rsid w:val="002B62D7"/>
    <w:rsid w:val="002B73CA"/>
    <w:rsid w:val="002B7B6A"/>
    <w:rsid w:val="002C2DFB"/>
    <w:rsid w:val="002D0F8E"/>
    <w:rsid w:val="002D1910"/>
    <w:rsid w:val="002D231B"/>
    <w:rsid w:val="002D403B"/>
    <w:rsid w:val="002D45CE"/>
    <w:rsid w:val="002D5001"/>
    <w:rsid w:val="002E24A6"/>
    <w:rsid w:val="002E2F2C"/>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72C8"/>
    <w:rsid w:val="00340E6A"/>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32F9"/>
    <w:rsid w:val="003848AC"/>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217C"/>
    <w:rsid w:val="003B3223"/>
    <w:rsid w:val="003B5E8B"/>
    <w:rsid w:val="003C16A5"/>
    <w:rsid w:val="003C46D0"/>
    <w:rsid w:val="003C60BC"/>
    <w:rsid w:val="003D050F"/>
    <w:rsid w:val="003D109B"/>
    <w:rsid w:val="003D6C2B"/>
    <w:rsid w:val="003E128C"/>
    <w:rsid w:val="003E350B"/>
    <w:rsid w:val="003E677C"/>
    <w:rsid w:val="003F3DAB"/>
    <w:rsid w:val="003F6577"/>
    <w:rsid w:val="0040093D"/>
    <w:rsid w:val="00402911"/>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46B61"/>
    <w:rsid w:val="00450CF3"/>
    <w:rsid w:val="00451AF7"/>
    <w:rsid w:val="0045282C"/>
    <w:rsid w:val="00452983"/>
    <w:rsid w:val="00453A25"/>
    <w:rsid w:val="00454353"/>
    <w:rsid w:val="00455B99"/>
    <w:rsid w:val="00456C63"/>
    <w:rsid w:val="00457A98"/>
    <w:rsid w:val="004606AA"/>
    <w:rsid w:val="00460A83"/>
    <w:rsid w:val="00462268"/>
    <w:rsid w:val="0046253A"/>
    <w:rsid w:val="00462655"/>
    <w:rsid w:val="00462ABF"/>
    <w:rsid w:val="004652B1"/>
    <w:rsid w:val="00466590"/>
    <w:rsid w:val="00473BFE"/>
    <w:rsid w:val="004745AD"/>
    <w:rsid w:val="004776D7"/>
    <w:rsid w:val="00481E87"/>
    <w:rsid w:val="004844D5"/>
    <w:rsid w:val="004848AE"/>
    <w:rsid w:val="0048534A"/>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119A3"/>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50644"/>
    <w:rsid w:val="00554262"/>
    <w:rsid w:val="00560DC7"/>
    <w:rsid w:val="00562ED0"/>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95"/>
    <w:rsid w:val="005B44AA"/>
    <w:rsid w:val="005B4D62"/>
    <w:rsid w:val="005B7C01"/>
    <w:rsid w:val="005C08FB"/>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4956"/>
    <w:rsid w:val="006063AA"/>
    <w:rsid w:val="006100CB"/>
    <w:rsid w:val="006105AF"/>
    <w:rsid w:val="0061155E"/>
    <w:rsid w:val="00612E5E"/>
    <w:rsid w:val="006140A3"/>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55A4"/>
    <w:rsid w:val="006A660F"/>
    <w:rsid w:val="006A6938"/>
    <w:rsid w:val="006B1072"/>
    <w:rsid w:val="006B6C77"/>
    <w:rsid w:val="006C60AD"/>
    <w:rsid w:val="006D340F"/>
    <w:rsid w:val="006D6E28"/>
    <w:rsid w:val="006E0846"/>
    <w:rsid w:val="006E1635"/>
    <w:rsid w:val="006E3266"/>
    <w:rsid w:val="006E3F37"/>
    <w:rsid w:val="006E4F6A"/>
    <w:rsid w:val="006F0A9F"/>
    <w:rsid w:val="006F1C2E"/>
    <w:rsid w:val="006F4CC6"/>
    <w:rsid w:val="006F507D"/>
    <w:rsid w:val="006F575A"/>
    <w:rsid w:val="006F5D72"/>
    <w:rsid w:val="006F6C3C"/>
    <w:rsid w:val="00700A34"/>
    <w:rsid w:val="007024BA"/>
    <w:rsid w:val="00704ABF"/>
    <w:rsid w:val="00704C8D"/>
    <w:rsid w:val="007050EF"/>
    <w:rsid w:val="0070567C"/>
    <w:rsid w:val="0070591C"/>
    <w:rsid w:val="007118D0"/>
    <w:rsid w:val="00712B7E"/>
    <w:rsid w:val="00714DD0"/>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3509"/>
    <w:rsid w:val="007A50C9"/>
    <w:rsid w:val="007A5730"/>
    <w:rsid w:val="007A6C00"/>
    <w:rsid w:val="007A7395"/>
    <w:rsid w:val="007B2D61"/>
    <w:rsid w:val="007B47CC"/>
    <w:rsid w:val="007B5DDC"/>
    <w:rsid w:val="007B616B"/>
    <w:rsid w:val="007B6F54"/>
    <w:rsid w:val="007B7E97"/>
    <w:rsid w:val="007D1863"/>
    <w:rsid w:val="007D3391"/>
    <w:rsid w:val="007D69E4"/>
    <w:rsid w:val="007D6C8F"/>
    <w:rsid w:val="007E0850"/>
    <w:rsid w:val="007E0878"/>
    <w:rsid w:val="007E0CBC"/>
    <w:rsid w:val="007E11D7"/>
    <w:rsid w:val="007E1BBE"/>
    <w:rsid w:val="007E3543"/>
    <w:rsid w:val="007E5DE9"/>
    <w:rsid w:val="007E5EF8"/>
    <w:rsid w:val="007E7146"/>
    <w:rsid w:val="007F4B72"/>
    <w:rsid w:val="007F4D0D"/>
    <w:rsid w:val="007F7560"/>
    <w:rsid w:val="008026DF"/>
    <w:rsid w:val="00807DA4"/>
    <w:rsid w:val="0081003F"/>
    <w:rsid w:val="00810E41"/>
    <w:rsid w:val="0081162D"/>
    <w:rsid w:val="0081229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70DE4"/>
    <w:rsid w:val="0087102A"/>
    <w:rsid w:val="00874F4E"/>
    <w:rsid w:val="00876D2C"/>
    <w:rsid w:val="008778A5"/>
    <w:rsid w:val="00882511"/>
    <w:rsid w:val="00882C8F"/>
    <w:rsid w:val="008866B3"/>
    <w:rsid w:val="00887760"/>
    <w:rsid w:val="008902A4"/>
    <w:rsid w:val="00891788"/>
    <w:rsid w:val="00891F6A"/>
    <w:rsid w:val="00892346"/>
    <w:rsid w:val="00892ABF"/>
    <w:rsid w:val="00893928"/>
    <w:rsid w:val="008961DD"/>
    <w:rsid w:val="008A0B0E"/>
    <w:rsid w:val="008A0EBE"/>
    <w:rsid w:val="008A22E1"/>
    <w:rsid w:val="008A3AF8"/>
    <w:rsid w:val="008A3B79"/>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4C84"/>
    <w:rsid w:val="008F7922"/>
    <w:rsid w:val="009004B8"/>
    <w:rsid w:val="00902BD7"/>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611EE"/>
    <w:rsid w:val="00961770"/>
    <w:rsid w:val="00964090"/>
    <w:rsid w:val="0096554C"/>
    <w:rsid w:val="009662B2"/>
    <w:rsid w:val="00971EA0"/>
    <w:rsid w:val="009740C0"/>
    <w:rsid w:val="00974355"/>
    <w:rsid w:val="009745CF"/>
    <w:rsid w:val="00974C95"/>
    <w:rsid w:val="009752B7"/>
    <w:rsid w:val="00977397"/>
    <w:rsid w:val="009855B7"/>
    <w:rsid w:val="00985906"/>
    <w:rsid w:val="00986E9E"/>
    <w:rsid w:val="00986EAF"/>
    <w:rsid w:val="009917BC"/>
    <w:rsid w:val="00995006"/>
    <w:rsid w:val="0099634E"/>
    <w:rsid w:val="009964D6"/>
    <w:rsid w:val="00997E14"/>
    <w:rsid w:val="009A23F7"/>
    <w:rsid w:val="009A38B4"/>
    <w:rsid w:val="009A5593"/>
    <w:rsid w:val="009B0104"/>
    <w:rsid w:val="009B0B65"/>
    <w:rsid w:val="009B0C90"/>
    <w:rsid w:val="009B4E37"/>
    <w:rsid w:val="009B5791"/>
    <w:rsid w:val="009B7B3D"/>
    <w:rsid w:val="009C0A8C"/>
    <w:rsid w:val="009C119F"/>
    <w:rsid w:val="009C2623"/>
    <w:rsid w:val="009C558F"/>
    <w:rsid w:val="009D1361"/>
    <w:rsid w:val="009D2883"/>
    <w:rsid w:val="009D7821"/>
    <w:rsid w:val="009E143A"/>
    <w:rsid w:val="009E4E65"/>
    <w:rsid w:val="009E51BB"/>
    <w:rsid w:val="009E6187"/>
    <w:rsid w:val="009E71F7"/>
    <w:rsid w:val="009E769F"/>
    <w:rsid w:val="009F12BD"/>
    <w:rsid w:val="009F28D3"/>
    <w:rsid w:val="00A03C1F"/>
    <w:rsid w:val="00A03E73"/>
    <w:rsid w:val="00A04FE3"/>
    <w:rsid w:val="00A06076"/>
    <w:rsid w:val="00A06079"/>
    <w:rsid w:val="00A16A47"/>
    <w:rsid w:val="00A20033"/>
    <w:rsid w:val="00A21EB8"/>
    <w:rsid w:val="00A236CE"/>
    <w:rsid w:val="00A240F2"/>
    <w:rsid w:val="00A253F3"/>
    <w:rsid w:val="00A2732A"/>
    <w:rsid w:val="00A3149C"/>
    <w:rsid w:val="00A315EF"/>
    <w:rsid w:val="00A33838"/>
    <w:rsid w:val="00A34C96"/>
    <w:rsid w:val="00A355B6"/>
    <w:rsid w:val="00A3707E"/>
    <w:rsid w:val="00A417E1"/>
    <w:rsid w:val="00A441FE"/>
    <w:rsid w:val="00A44392"/>
    <w:rsid w:val="00A55B84"/>
    <w:rsid w:val="00A56607"/>
    <w:rsid w:val="00A65297"/>
    <w:rsid w:val="00A674D8"/>
    <w:rsid w:val="00A72E48"/>
    <w:rsid w:val="00A74129"/>
    <w:rsid w:val="00A74A2D"/>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B6711"/>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5AB8"/>
    <w:rsid w:val="00B57C97"/>
    <w:rsid w:val="00B64F1E"/>
    <w:rsid w:val="00B6673D"/>
    <w:rsid w:val="00B67247"/>
    <w:rsid w:val="00B70233"/>
    <w:rsid w:val="00B7040D"/>
    <w:rsid w:val="00B7168F"/>
    <w:rsid w:val="00B75D39"/>
    <w:rsid w:val="00B77536"/>
    <w:rsid w:val="00B776B8"/>
    <w:rsid w:val="00B90730"/>
    <w:rsid w:val="00B91833"/>
    <w:rsid w:val="00B918D2"/>
    <w:rsid w:val="00B91BF1"/>
    <w:rsid w:val="00B92679"/>
    <w:rsid w:val="00B9510C"/>
    <w:rsid w:val="00B95B59"/>
    <w:rsid w:val="00BA0A23"/>
    <w:rsid w:val="00BA20DE"/>
    <w:rsid w:val="00BB159C"/>
    <w:rsid w:val="00BB4097"/>
    <w:rsid w:val="00BB7279"/>
    <w:rsid w:val="00BC1415"/>
    <w:rsid w:val="00BC48ED"/>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212"/>
    <w:rsid w:val="00C1174F"/>
    <w:rsid w:val="00C1245F"/>
    <w:rsid w:val="00C1337F"/>
    <w:rsid w:val="00C15F06"/>
    <w:rsid w:val="00C16AF0"/>
    <w:rsid w:val="00C25728"/>
    <w:rsid w:val="00C25A30"/>
    <w:rsid w:val="00C25C61"/>
    <w:rsid w:val="00C26282"/>
    <w:rsid w:val="00C26BFC"/>
    <w:rsid w:val="00C27B3B"/>
    <w:rsid w:val="00C34BE2"/>
    <w:rsid w:val="00C4042B"/>
    <w:rsid w:val="00C419D2"/>
    <w:rsid w:val="00C41CBC"/>
    <w:rsid w:val="00C43028"/>
    <w:rsid w:val="00C43F03"/>
    <w:rsid w:val="00C44FC0"/>
    <w:rsid w:val="00C4569D"/>
    <w:rsid w:val="00C45EA7"/>
    <w:rsid w:val="00C51254"/>
    <w:rsid w:val="00C52930"/>
    <w:rsid w:val="00C574B8"/>
    <w:rsid w:val="00C65621"/>
    <w:rsid w:val="00C7224B"/>
    <w:rsid w:val="00C7610A"/>
    <w:rsid w:val="00C77790"/>
    <w:rsid w:val="00C866DA"/>
    <w:rsid w:val="00C86C70"/>
    <w:rsid w:val="00C90A90"/>
    <w:rsid w:val="00C92744"/>
    <w:rsid w:val="00C940F0"/>
    <w:rsid w:val="00C95A87"/>
    <w:rsid w:val="00C96B08"/>
    <w:rsid w:val="00CA0054"/>
    <w:rsid w:val="00CA1AF3"/>
    <w:rsid w:val="00CA29A9"/>
    <w:rsid w:val="00CA2E07"/>
    <w:rsid w:val="00CA2EA6"/>
    <w:rsid w:val="00CA3127"/>
    <w:rsid w:val="00CA7F4C"/>
    <w:rsid w:val="00CB722C"/>
    <w:rsid w:val="00CC19AB"/>
    <w:rsid w:val="00CC3B3C"/>
    <w:rsid w:val="00CC4105"/>
    <w:rsid w:val="00CC436F"/>
    <w:rsid w:val="00CC44D4"/>
    <w:rsid w:val="00CC454D"/>
    <w:rsid w:val="00CC4FF3"/>
    <w:rsid w:val="00CC73C0"/>
    <w:rsid w:val="00CD1095"/>
    <w:rsid w:val="00CD5EC6"/>
    <w:rsid w:val="00CD67DA"/>
    <w:rsid w:val="00CD79BB"/>
    <w:rsid w:val="00CE16B6"/>
    <w:rsid w:val="00CE1CA8"/>
    <w:rsid w:val="00CE4109"/>
    <w:rsid w:val="00CE4CCD"/>
    <w:rsid w:val="00CE4F2D"/>
    <w:rsid w:val="00CE7DF8"/>
    <w:rsid w:val="00CF0A75"/>
    <w:rsid w:val="00CF7196"/>
    <w:rsid w:val="00D00999"/>
    <w:rsid w:val="00D015DA"/>
    <w:rsid w:val="00D0224B"/>
    <w:rsid w:val="00D02FFC"/>
    <w:rsid w:val="00D04424"/>
    <w:rsid w:val="00D04B55"/>
    <w:rsid w:val="00D05625"/>
    <w:rsid w:val="00D058C7"/>
    <w:rsid w:val="00D07EFB"/>
    <w:rsid w:val="00D208E4"/>
    <w:rsid w:val="00D21BE3"/>
    <w:rsid w:val="00D22F27"/>
    <w:rsid w:val="00D30BF2"/>
    <w:rsid w:val="00D34C78"/>
    <w:rsid w:val="00D44E77"/>
    <w:rsid w:val="00D45AA5"/>
    <w:rsid w:val="00D47C66"/>
    <w:rsid w:val="00D504EB"/>
    <w:rsid w:val="00D51C95"/>
    <w:rsid w:val="00D526F9"/>
    <w:rsid w:val="00D53F9E"/>
    <w:rsid w:val="00D556F7"/>
    <w:rsid w:val="00D601B5"/>
    <w:rsid w:val="00D60C3C"/>
    <w:rsid w:val="00D624B7"/>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0EA"/>
    <w:rsid w:val="00DA0833"/>
    <w:rsid w:val="00DA1E15"/>
    <w:rsid w:val="00DA22A5"/>
    <w:rsid w:val="00DA2BFF"/>
    <w:rsid w:val="00DA3851"/>
    <w:rsid w:val="00DA6FD6"/>
    <w:rsid w:val="00DB032C"/>
    <w:rsid w:val="00DB1907"/>
    <w:rsid w:val="00DB4561"/>
    <w:rsid w:val="00DB5FF8"/>
    <w:rsid w:val="00DC0C98"/>
    <w:rsid w:val="00DC3286"/>
    <w:rsid w:val="00DC619C"/>
    <w:rsid w:val="00DD10F4"/>
    <w:rsid w:val="00DD21E6"/>
    <w:rsid w:val="00DD348D"/>
    <w:rsid w:val="00DD4116"/>
    <w:rsid w:val="00DD5EB7"/>
    <w:rsid w:val="00DD6851"/>
    <w:rsid w:val="00DD696C"/>
    <w:rsid w:val="00DE7FFE"/>
    <w:rsid w:val="00DF1F7F"/>
    <w:rsid w:val="00DF3717"/>
    <w:rsid w:val="00DF57BC"/>
    <w:rsid w:val="00DF6060"/>
    <w:rsid w:val="00E0777F"/>
    <w:rsid w:val="00E1055A"/>
    <w:rsid w:val="00E122C8"/>
    <w:rsid w:val="00E16244"/>
    <w:rsid w:val="00E1693D"/>
    <w:rsid w:val="00E16CFA"/>
    <w:rsid w:val="00E172CC"/>
    <w:rsid w:val="00E217BA"/>
    <w:rsid w:val="00E26930"/>
    <w:rsid w:val="00E27996"/>
    <w:rsid w:val="00E31861"/>
    <w:rsid w:val="00E32A8C"/>
    <w:rsid w:val="00E3310E"/>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4074"/>
    <w:rsid w:val="00E57E14"/>
    <w:rsid w:val="00E61D22"/>
    <w:rsid w:val="00E66DDF"/>
    <w:rsid w:val="00E70626"/>
    <w:rsid w:val="00E7087A"/>
    <w:rsid w:val="00E7385E"/>
    <w:rsid w:val="00E73918"/>
    <w:rsid w:val="00E74B3B"/>
    <w:rsid w:val="00E7554D"/>
    <w:rsid w:val="00E75D64"/>
    <w:rsid w:val="00E76017"/>
    <w:rsid w:val="00E762A6"/>
    <w:rsid w:val="00E8457E"/>
    <w:rsid w:val="00E8529E"/>
    <w:rsid w:val="00E87112"/>
    <w:rsid w:val="00E87792"/>
    <w:rsid w:val="00E917FD"/>
    <w:rsid w:val="00E93806"/>
    <w:rsid w:val="00E971BC"/>
    <w:rsid w:val="00EA024B"/>
    <w:rsid w:val="00EA6F34"/>
    <w:rsid w:val="00EA7C81"/>
    <w:rsid w:val="00EB03FE"/>
    <w:rsid w:val="00EB1775"/>
    <w:rsid w:val="00EB1964"/>
    <w:rsid w:val="00EB3D5A"/>
    <w:rsid w:val="00EC2678"/>
    <w:rsid w:val="00EC3353"/>
    <w:rsid w:val="00EC37C0"/>
    <w:rsid w:val="00EC3D97"/>
    <w:rsid w:val="00EC5999"/>
    <w:rsid w:val="00ED0784"/>
    <w:rsid w:val="00ED27BB"/>
    <w:rsid w:val="00ED5052"/>
    <w:rsid w:val="00ED630D"/>
    <w:rsid w:val="00ED7AFA"/>
    <w:rsid w:val="00EE02F3"/>
    <w:rsid w:val="00EE0FE1"/>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27DA1"/>
    <w:rsid w:val="00F306E4"/>
    <w:rsid w:val="00F340C4"/>
    <w:rsid w:val="00F345EC"/>
    <w:rsid w:val="00F34EAE"/>
    <w:rsid w:val="00F37D5B"/>
    <w:rsid w:val="00F451DC"/>
    <w:rsid w:val="00F45904"/>
    <w:rsid w:val="00F475B4"/>
    <w:rsid w:val="00F512C8"/>
    <w:rsid w:val="00F514E7"/>
    <w:rsid w:val="00F52D41"/>
    <w:rsid w:val="00F54CA2"/>
    <w:rsid w:val="00F617EF"/>
    <w:rsid w:val="00F6195D"/>
    <w:rsid w:val="00F61A59"/>
    <w:rsid w:val="00F67F6F"/>
    <w:rsid w:val="00F70992"/>
    <w:rsid w:val="00F70B30"/>
    <w:rsid w:val="00F71391"/>
    <w:rsid w:val="00F7208C"/>
    <w:rsid w:val="00F728E3"/>
    <w:rsid w:val="00F740E9"/>
    <w:rsid w:val="00F7540E"/>
    <w:rsid w:val="00F76907"/>
    <w:rsid w:val="00F8020D"/>
    <w:rsid w:val="00F82568"/>
    <w:rsid w:val="00F8336E"/>
    <w:rsid w:val="00F86181"/>
    <w:rsid w:val="00F86C09"/>
    <w:rsid w:val="00F91BF4"/>
    <w:rsid w:val="00F94A45"/>
    <w:rsid w:val="00F962DD"/>
    <w:rsid w:val="00F96D74"/>
    <w:rsid w:val="00FA01B7"/>
    <w:rsid w:val="00FA357F"/>
    <w:rsid w:val="00FA43FC"/>
    <w:rsid w:val="00FA6284"/>
    <w:rsid w:val="00FA675D"/>
    <w:rsid w:val="00FB3824"/>
    <w:rsid w:val="00FB4703"/>
    <w:rsid w:val="00FB62F9"/>
    <w:rsid w:val="00FB6DAE"/>
    <w:rsid w:val="00FB7AE9"/>
    <w:rsid w:val="00FC162D"/>
    <w:rsid w:val="00FC16A1"/>
    <w:rsid w:val="00FC63B5"/>
    <w:rsid w:val="00FC656A"/>
    <w:rsid w:val="00FD0385"/>
    <w:rsid w:val="00FD0554"/>
    <w:rsid w:val="00FD2493"/>
    <w:rsid w:val="00FD743E"/>
    <w:rsid w:val="00FE1E91"/>
    <w:rsid w:val="00FE521C"/>
    <w:rsid w:val="00FE71A6"/>
    <w:rsid w:val="00FE79AD"/>
    <w:rsid w:val="00FF63B4"/>
    <w:rsid w:val="00FF7428"/>
    <w:rsid w:val="00FF79E3"/>
    <w:rsid w:val="00FF7B1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D9802DD3-F51A-42CE-8D26-F9FD28193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B70233"/>
    <w:pPr>
      <w:spacing w:after="120"/>
      <w:jc w:val="both"/>
    </w:pPr>
    <w:rPr>
      <w:rFonts w:ascii="Garamond" w:hAnsi="Garamond" w:cs="Times New Roman"/>
      <w:sz w:val="24"/>
      <w:szCs w:val="22"/>
    </w:rPr>
  </w:style>
  <w:style w:type="paragraph" w:customStyle="1" w:styleId="1Judul-Title">
    <w:name w:val="1. Judul - Title"/>
    <w:next w:val="2Penulis-Author"/>
    <w:qFormat/>
    <w:rsid w:val="0007716B"/>
    <w:pPr>
      <w:spacing w:before="144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4973E0"/>
    <w:pPr>
      <w:spacing w:after="120"/>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character" w:styleId="PlaceholderText">
    <w:name w:val="Placeholder Text"/>
    <w:basedOn w:val="DefaultParagraphFont"/>
    <w:uiPriority w:val="99"/>
    <w:semiHidden/>
    <w:rsid w:val="009B01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537936848">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1204082025@student.uin-suka.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edyasantosa28@gmail.com"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16DB45F-8C85-48BA-8562-6643C5559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TotalTime>
  <Pages>10</Pages>
  <Words>16918</Words>
  <Characters>96435</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a</dc:creator>
  <cp:keywords/>
  <dc:description/>
  <cp:lastModifiedBy>user</cp:lastModifiedBy>
  <cp:revision>8</cp:revision>
  <cp:lastPrinted>2018-04-12T03:09:00Z</cp:lastPrinted>
  <dcterms:created xsi:type="dcterms:W3CDTF">2022-12-12T15:39:00Z</dcterms:created>
  <dcterms:modified xsi:type="dcterms:W3CDTF">2022-12-15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70f71aa-0291-3f66-ae55-53893ea59f85</vt:lpwstr>
  </property>
</Properties>
</file>